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DA954C" w14:textId="6634BB18" w:rsidR="002861A3" w:rsidRPr="000D76BC" w:rsidRDefault="002861A3" w:rsidP="000D76BC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 w:rsidRPr="000D76BC">
        <w:rPr>
          <w:rFonts w:ascii="Times New Roman" w:hAnsi="Times New Roman" w:cs="Times New Roman"/>
          <w:b/>
          <w:bCs/>
          <w:sz w:val="32"/>
          <w:szCs w:val="32"/>
          <w:lang w:val="en-US"/>
        </w:rPr>
        <w:t>Supplement</w:t>
      </w:r>
      <w:r w:rsidR="00E430BD" w:rsidRPr="000D76BC">
        <w:rPr>
          <w:rFonts w:ascii="Times New Roman" w:hAnsi="Times New Roman" w:cs="Times New Roman"/>
          <w:b/>
          <w:bCs/>
          <w:sz w:val="32"/>
          <w:szCs w:val="32"/>
          <w:lang w:val="en-US"/>
        </w:rPr>
        <w:t>a</w:t>
      </w:r>
      <w:r w:rsidR="00754AC6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ry </w:t>
      </w:r>
      <w:r w:rsidR="00B868A7">
        <w:rPr>
          <w:rFonts w:ascii="Times New Roman" w:hAnsi="Times New Roman" w:cs="Times New Roman"/>
          <w:b/>
          <w:bCs/>
          <w:sz w:val="32"/>
          <w:szCs w:val="32"/>
          <w:lang w:val="en-US"/>
        </w:rPr>
        <w:t>material</w:t>
      </w:r>
    </w:p>
    <w:p w14:paraId="1CB2BA65" w14:textId="77777777" w:rsidR="00903905" w:rsidRPr="00903905" w:rsidRDefault="00903905" w:rsidP="00903905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64660A9" w14:textId="4E4C88C5" w:rsidR="00B011AB" w:rsidRPr="002642F2" w:rsidRDefault="00677877" w:rsidP="00EF7E26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642F2">
        <w:rPr>
          <w:rFonts w:ascii="Times New Roman" w:hAnsi="Times New Roman" w:cs="Times New Roman"/>
          <w:b/>
          <w:sz w:val="20"/>
          <w:szCs w:val="20"/>
          <w:lang w:val="en-US"/>
        </w:rPr>
        <w:t>Supplementary Table 1:</w:t>
      </w:r>
      <w:r w:rsidR="00B011AB" w:rsidRPr="002642F2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B011AB" w:rsidRPr="005D3463">
        <w:rPr>
          <w:rFonts w:ascii="Times New Roman" w:hAnsi="Times New Roman" w:cs="Times New Roman"/>
          <w:sz w:val="20"/>
          <w:szCs w:val="20"/>
        </w:rPr>
        <w:t>Demographic variables and clinical measures of the participants</w:t>
      </w:r>
      <w:r w:rsidR="00B011AB" w:rsidRPr="002642F2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="00B011AB" w:rsidRPr="002642F2">
        <w:rPr>
          <w:rFonts w:ascii="Times New Roman" w:hAnsi="Times New Roman" w:cs="Times New Roman"/>
          <w:sz w:val="20"/>
          <w:szCs w:val="20"/>
        </w:rPr>
        <w:t xml:space="preserve"> Table lists median and </w:t>
      </w:r>
      <w:proofErr w:type="spellStart"/>
      <w:r w:rsidR="00B011AB" w:rsidRPr="002642F2">
        <w:rPr>
          <w:rFonts w:ascii="Times New Roman" w:hAnsi="Times New Roman" w:cs="Times New Roman"/>
          <w:sz w:val="20"/>
          <w:szCs w:val="20"/>
        </w:rPr>
        <w:t>interquartilerange</w:t>
      </w:r>
      <w:proofErr w:type="spellEnd"/>
      <w:r w:rsidR="00B011AB" w:rsidRPr="002642F2">
        <w:rPr>
          <w:rFonts w:ascii="Times New Roman" w:hAnsi="Times New Roman" w:cs="Times New Roman"/>
          <w:sz w:val="20"/>
          <w:szCs w:val="20"/>
        </w:rPr>
        <w:t xml:space="preserve"> (IQR) of age, </w:t>
      </w:r>
      <w:proofErr w:type="spellStart"/>
      <w:r w:rsidR="00B011AB" w:rsidRPr="002642F2">
        <w:rPr>
          <w:rFonts w:ascii="Times New Roman" w:hAnsi="Times New Roman" w:cs="Times New Roman"/>
          <w:sz w:val="20"/>
          <w:szCs w:val="20"/>
        </w:rPr>
        <w:t>mRS</w:t>
      </w:r>
      <w:proofErr w:type="spellEnd"/>
      <w:r w:rsidR="00B011AB" w:rsidRPr="002642F2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B011AB" w:rsidRPr="002642F2">
        <w:rPr>
          <w:rFonts w:ascii="Times New Roman" w:hAnsi="Times New Roman" w:cs="Times New Roman"/>
          <w:sz w:val="20"/>
          <w:szCs w:val="20"/>
        </w:rPr>
        <w:t>at</w:t>
      </w:r>
      <w:proofErr w:type="spellEnd"/>
      <w:r w:rsidR="00B011AB" w:rsidRPr="002642F2">
        <w:rPr>
          <w:rFonts w:ascii="Times New Roman" w:hAnsi="Times New Roman" w:cs="Times New Roman"/>
          <w:sz w:val="20"/>
          <w:szCs w:val="20"/>
        </w:rPr>
        <w:t xml:space="preserve"> scan, and disease duration. Treatment, medication, and psychiatric symptoms during disease course were evaluated using a binary (present: ‘yes’ vs. absent: ‘no’) scale. Disease duration = </w:t>
      </w:r>
      <w:r w:rsidR="00B011AB" w:rsidRPr="002642F2">
        <w:rPr>
          <w:rFonts w:ascii="Times New Roman" w:hAnsi="Times New Roman" w:cs="Times New Roman"/>
          <w:bCs/>
          <w:sz w:val="20"/>
          <w:szCs w:val="20"/>
        </w:rPr>
        <w:t>days in hospitalization</w:t>
      </w:r>
      <w:r w:rsidR="006D51B7">
        <w:rPr>
          <w:rFonts w:ascii="Times New Roman" w:hAnsi="Times New Roman" w:cs="Times New Roman"/>
          <w:bCs/>
          <w:sz w:val="20"/>
          <w:szCs w:val="20"/>
        </w:rPr>
        <w:t xml:space="preserve"> during acute phase of the disease</w:t>
      </w:r>
      <w:r w:rsidR="00B011AB" w:rsidRPr="002642F2">
        <w:rPr>
          <w:rFonts w:ascii="Times New Roman" w:hAnsi="Times New Roman" w:cs="Times New Roman"/>
          <w:bCs/>
          <w:sz w:val="20"/>
          <w:szCs w:val="20"/>
        </w:rPr>
        <w:t>;</w:t>
      </w:r>
      <w:r w:rsidR="00B011AB" w:rsidRPr="002642F2">
        <w:rPr>
          <w:rFonts w:ascii="Times New Roman" w:hAnsi="Times New Roman" w:cs="Times New Roman"/>
          <w:sz w:val="20"/>
          <w:szCs w:val="20"/>
        </w:rPr>
        <w:t xml:space="preserve"> N = number of subjects; NMDARE = </w:t>
      </w:r>
      <w:r w:rsidR="00C87489" w:rsidRPr="00C87489">
        <w:rPr>
          <w:rStyle w:val="Hervorhebung"/>
          <w:rFonts w:ascii="Times New Roman" w:hAnsi="Times New Roman" w:cs="Times New Roman"/>
          <w:i w:val="0"/>
          <w:sz w:val="20"/>
          <w:szCs w:val="20"/>
        </w:rPr>
        <w:t>an</w:t>
      </w:r>
      <w:r w:rsidR="004D5B14">
        <w:rPr>
          <w:rStyle w:val="Hervorhebung"/>
          <w:rFonts w:ascii="Times New Roman" w:hAnsi="Times New Roman" w:cs="Times New Roman"/>
          <w:i w:val="0"/>
          <w:sz w:val="20"/>
          <w:szCs w:val="20"/>
        </w:rPr>
        <w:t>ti-NMDA</w:t>
      </w:r>
      <w:bookmarkStart w:id="0" w:name="_GoBack"/>
      <w:bookmarkEnd w:id="0"/>
      <w:r w:rsidR="00B011AB" w:rsidRPr="00C87489">
        <w:rPr>
          <w:rStyle w:val="Hervorhebung"/>
          <w:rFonts w:ascii="Times New Roman" w:hAnsi="Times New Roman" w:cs="Times New Roman"/>
          <w:sz w:val="20"/>
          <w:szCs w:val="20"/>
        </w:rPr>
        <w:t xml:space="preserve"> </w:t>
      </w:r>
      <w:r w:rsidR="00B011AB" w:rsidRPr="002642F2">
        <w:rPr>
          <w:rFonts w:ascii="Times New Roman" w:hAnsi="Times New Roman" w:cs="Times New Roman"/>
          <w:sz w:val="20"/>
          <w:szCs w:val="20"/>
        </w:rPr>
        <w:t>receptor encephalitis.</w:t>
      </w:r>
    </w:p>
    <w:tbl>
      <w:tblPr>
        <w:tblStyle w:val="Tabellenraster"/>
        <w:tblW w:w="9372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40"/>
        <w:gridCol w:w="2214"/>
        <w:gridCol w:w="2066"/>
        <w:gridCol w:w="2052"/>
      </w:tblGrid>
      <w:tr w:rsidR="00B011AB" w:rsidRPr="002642F2" w14:paraId="5ED5C34B" w14:textId="77777777" w:rsidTr="00EF7E26">
        <w:trPr>
          <w:trHeight w:val="299"/>
        </w:trPr>
        <w:tc>
          <w:tcPr>
            <w:tcW w:w="30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F71853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21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66CF554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20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0C74CC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MDARE Patients</w:t>
            </w:r>
          </w:p>
        </w:tc>
        <w:tc>
          <w:tcPr>
            <w:tcW w:w="20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E9BBC8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althy Controls</w:t>
            </w:r>
          </w:p>
        </w:tc>
      </w:tr>
      <w:tr w:rsidR="00B011AB" w:rsidRPr="002642F2" w14:paraId="3041A169" w14:textId="77777777" w:rsidTr="00EF7E26">
        <w:trPr>
          <w:trHeight w:val="153"/>
        </w:trPr>
        <w:tc>
          <w:tcPr>
            <w:tcW w:w="3040" w:type="dxa"/>
            <w:tcBorders>
              <w:top w:val="single" w:sz="4" w:space="0" w:color="auto"/>
            </w:tcBorders>
            <w:shd w:val="clear" w:color="auto" w:fill="auto"/>
          </w:tcPr>
          <w:p w14:paraId="49B1F3B4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2214" w:type="dxa"/>
            <w:tcBorders>
              <w:top w:val="single" w:sz="4" w:space="0" w:color="auto"/>
            </w:tcBorders>
            <w:shd w:val="clear" w:color="auto" w:fill="auto"/>
          </w:tcPr>
          <w:p w14:paraId="4ADF29F7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66" w:type="dxa"/>
            <w:tcBorders>
              <w:top w:val="single" w:sz="4" w:space="0" w:color="auto"/>
            </w:tcBorders>
            <w:shd w:val="clear" w:color="auto" w:fill="auto"/>
          </w:tcPr>
          <w:p w14:paraId="6E59BFF2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2052" w:type="dxa"/>
            <w:tcBorders>
              <w:top w:val="single" w:sz="4" w:space="0" w:color="auto"/>
            </w:tcBorders>
            <w:shd w:val="clear" w:color="auto" w:fill="auto"/>
          </w:tcPr>
          <w:p w14:paraId="0425913E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61</w:t>
            </w:r>
          </w:p>
        </w:tc>
      </w:tr>
      <w:tr w:rsidR="00B011AB" w:rsidRPr="002642F2" w14:paraId="4A99CFFB" w14:textId="77777777" w:rsidTr="00EF7E26">
        <w:trPr>
          <w:trHeight w:val="145"/>
        </w:trPr>
        <w:tc>
          <w:tcPr>
            <w:tcW w:w="3040" w:type="dxa"/>
            <w:shd w:val="clear" w:color="auto" w:fill="auto"/>
          </w:tcPr>
          <w:p w14:paraId="60DA0139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Sex </w:t>
            </w:r>
          </w:p>
        </w:tc>
        <w:tc>
          <w:tcPr>
            <w:tcW w:w="2214" w:type="dxa"/>
            <w:shd w:val="clear" w:color="auto" w:fill="auto"/>
          </w:tcPr>
          <w:p w14:paraId="266DDDDF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Style w:val="e24kjd"/>
                <w:rFonts w:ascii="Times New Roman" w:hAnsi="Times New Roman" w:cs="Times New Roman"/>
                <w:sz w:val="20"/>
                <w:szCs w:val="20"/>
              </w:rPr>
              <w:t>♀ / ♂</w:t>
            </w:r>
          </w:p>
        </w:tc>
        <w:tc>
          <w:tcPr>
            <w:tcW w:w="2066" w:type="dxa"/>
            <w:shd w:val="clear" w:color="auto" w:fill="auto"/>
          </w:tcPr>
          <w:p w14:paraId="5FE578A5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 xml:space="preserve">50/7 </w:t>
            </w:r>
          </w:p>
        </w:tc>
        <w:tc>
          <w:tcPr>
            <w:tcW w:w="2052" w:type="dxa"/>
            <w:shd w:val="clear" w:color="auto" w:fill="auto"/>
          </w:tcPr>
          <w:p w14:paraId="01523A78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 xml:space="preserve">54/7 </w:t>
            </w:r>
          </w:p>
        </w:tc>
      </w:tr>
      <w:tr w:rsidR="00B011AB" w:rsidRPr="002642F2" w14:paraId="63D2DC26" w14:textId="77777777" w:rsidTr="00EF7E26">
        <w:trPr>
          <w:trHeight w:val="153"/>
        </w:trPr>
        <w:tc>
          <w:tcPr>
            <w:tcW w:w="3040" w:type="dxa"/>
            <w:shd w:val="clear" w:color="auto" w:fill="auto"/>
          </w:tcPr>
          <w:p w14:paraId="09CCA77B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ge (years)</w:t>
            </w:r>
          </w:p>
        </w:tc>
        <w:tc>
          <w:tcPr>
            <w:tcW w:w="2214" w:type="dxa"/>
            <w:shd w:val="clear" w:color="auto" w:fill="auto"/>
          </w:tcPr>
          <w:p w14:paraId="0B41C9B7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Median ± IQR (N)</w:t>
            </w:r>
          </w:p>
        </w:tc>
        <w:tc>
          <w:tcPr>
            <w:tcW w:w="2066" w:type="dxa"/>
            <w:shd w:val="clear" w:color="auto" w:fill="auto"/>
          </w:tcPr>
          <w:p w14:paraId="75E43583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25.00 ± 14.50 (57)</w:t>
            </w:r>
          </w:p>
        </w:tc>
        <w:tc>
          <w:tcPr>
            <w:tcW w:w="2052" w:type="dxa"/>
            <w:shd w:val="clear" w:color="auto" w:fill="auto"/>
          </w:tcPr>
          <w:p w14:paraId="4EE5E018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26.00 ± 11.00 (61)</w:t>
            </w:r>
          </w:p>
        </w:tc>
      </w:tr>
      <w:tr w:rsidR="00B011AB" w:rsidRPr="002642F2" w14:paraId="397D5B6B" w14:textId="77777777" w:rsidTr="00EF7E26">
        <w:trPr>
          <w:trHeight w:val="145"/>
        </w:trPr>
        <w:tc>
          <w:tcPr>
            <w:tcW w:w="3040" w:type="dxa"/>
            <w:shd w:val="clear" w:color="auto" w:fill="auto"/>
          </w:tcPr>
          <w:p w14:paraId="2B547912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RS</w:t>
            </w:r>
            <w:proofErr w:type="spellEnd"/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t</w:t>
            </w:r>
            <w:proofErr w:type="spellEnd"/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scan</w:t>
            </w:r>
          </w:p>
        </w:tc>
        <w:tc>
          <w:tcPr>
            <w:tcW w:w="2214" w:type="dxa"/>
            <w:shd w:val="clear" w:color="auto" w:fill="auto"/>
          </w:tcPr>
          <w:p w14:paraId="62B56427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Median ± IQR (N)</w:t>
            </w:r>
          </w:p>
        </w:tc>
        <w:tc>
          <w:tcPr>
            <w:tcW w:w="2066" w:type="dxa"/>
            <w:shd w:val="clear" w:color="auto" w:fill="auto"/>
          </w:tcPr>
          <w:p w14:paraId="63D02A58" w14:textId="66C8F0BC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1.00 ± 1.00 (</w:t>
            </w:r>
            <w:r w:rsidR="005F0C40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52" w:type="dxa"/>
            <w:shd w:val="clear" w:color="auto" w:fill="auto"/>
          </w:tcPr>
          <w:p w14:paraId="43F56DAD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..</w:t>
            </w:r>
          </w:p>
        </w:tc>
      </w:tr>
      <w:tr w:rsidR="00B011AB" w:rsidRPr="002642F2" w14:paraId="438DE546" w14:textId="77777777" w:rsidTr="00EF7E26">
        <w:trPr>
          <w:trHeight w:val="308"/>
        </w:trPr>
        <w:tc>
          <w:tcPr>
            <w:tcW w:w="3040" w:type="dxa"/>
            <w:shd w:val="clear" w:color="auto" w:fill="auto"/>
          </w:tcPr>
          <w:p w14:paraId="5A8D6EBB" w14:textId="77777777" w:rsidR="006D51B7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ease duration</w:t>
            </w:r>
          </w:p>
          <w:p w14:paraId="1928DBFC" w14:textId="019BDFA4" w:rsidR="00B011AB" w:rsidRPr="002642F2" w:rsidRDefault="006D51B7" w:rsidP="006D51B7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(days in hospitalization)</w:t>
            </w:r>
            <w:r w:rsidR="00B011AB"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2214" w:type="dxa"/>
            <w:shd w:val="clear" w:color="auto" w:fill="auto"/>
          </w:tcPr>
          <w:p w14:paraId="4F8C0A4B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Median ± IQR (N)</w:t>
            </w:r>
          </w:p>
        </w:tc>
        <w:tc>
          <w:tcPr>
            <w:tcW w:w="2066" w:type="dxa"/>
            <w:shd w:val="clear" w:color="auto" w:fill="auto"/>
          </w:tcPr>
          <w:p w14:paraId="4A73BE7B" w14:textId="16DA18A1" w:rsidR="00B011AB" w:rsidRPr="002642F2" w:rsidRDefault="00A96751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2</w:t>
            </w:r>
            <w:r w:rsidR="00B011AB" w:rsidRPr="002642F2">
              <w:rPr>
                <w:rFonts w:ascii="Times New Roman" w:hAnsi="Times New Roman" w:cs="Times New Roman"/>
                <w:sz w:val="20"/>
                <w:szCs w:val="20"/>
              </w:rPr>
              <w:t xml:space="preserve">.00 ± </w:t>
            </w:r>
            <w:r w:rsidR="002D6FC6"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  <w:r w:rsidR="00B011AB" w:rsidRPr="002642F2">
              <w:rPr>
                <w:rFonts w:ascii="Times New Roman" w:hAnsi="Times New Roman" w:cs="Times New Roman"/>
                <w:sz w:val="20"/>
                <w:szCs w:val="20"/>
              </w:rPr>
              <w:t>.50 (</w:t>
            </w:r>
            <w:r w:rsidR="005F0C40" w:rsidRPr="00784101"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 w:rsidR="00E30954" w:rsidRPr="0078410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B011AB" w:rsidRPr="002642F2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52" w:type="dxa"/>
            <w:shd w:val="clear" w:color="auto" w:fill="auto"/>
          </w:tcPr>
          <w:p w14:paraId="555F495A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··</w:t>
            </w:r>
          </w:p>
        </w:tc>
      </w:tr>
      <w:tr w:rsidR="006D51B7" w:rsidRPr="002642F2" w14:paraId="5FBABA14" w14:textId="77777777" w:rsidTr="00EF7E26">
        <w:trPr>
          <w:trHeight w:val="308"/>
        </w:trPr>
        <w:tc>
          <w:tcPr>
            <w:tcW w:w="3040" w:type="dxa"/>
            <w:shd w:val="clear" w:color="auto" w:fill="auto"/>
          </w:tcPr>
          <w:p w14:paraId="1E6929CB" w14:textId="1AEE807D" w:rsidR="006D51B7" w:rsidRPr="002642F2" w:rsidRDefault="006D51B7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Years between disease onset</w:t>
            </w:r>
            <w:r w:rsidR="00801587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and scan</w:t>
            </w:r>
          </w:p>
        </w:tc>
        <w:tc>
          <w:tcPr>
            <w:tcW w:w="2214" w:type="dxa"/>
            <w:shd w:val="clear" w:color="auto" w:fill="auto"/>
          </w:tcPr>
          <w:p w14:paraId="43751C59" w14:textId="1C6983F2" w:rsidR="006D51B7" w:rsidRPr="002642F2" w:rsidRDefault="00956B68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Median </w:t>
            </w: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± IQR (N)</w:t>
            </w:r>
          </w:p>
        </w:tc>
        <w:tc>
          <w:tcPr>
            <w:tcW w:w="2066" w:type="dxa"/>
            <w:shd w:val="clear" w:color="auto" w:fill="auto"/>
          </w:tcPr>
          <w:p w14:paraId="7ECD66BC" w14:textId="7F0550AC" w:rsidR="006D51B7" w:rsidRPr="002642F2" w:rsidRDefault="002D6FC6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</w:t>
            </w:r>
            <w:r w:rsidR="00A96751">
              <w:rPr>
                <w:rFonts w:ascii="Times New Roman" w:hAnsi="Times New Roman" w:cs="Times New Roman"/>
                <w:sz w:val="20"/>
                <w:szCs w:val="20"/>
              </w:rPr>
              <w:t>4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±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2.9</w:t>
            </w:r>
            <w:r w:rsidR="00A96751"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E30954">
              <w:rPr>
                <w:rFonts w:ascii="Times New Roman" w:hAnsi="Times New Roman" w:cs="Times New Roman"/>
                <w:sz w:val="20"/>
                <w:szCs w:val="20"/>
              </w:rPr>
              <w:t>(5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52" w:type="dxa"/>
            <w:shd w:val="clear" w:color="auto" w:fill="auto"/>
          </w:tcPr>
          <w:p w14:paraId="28EB236C" w14:textId="59B678A6" w:rsidR="006D51B7" w:rsidRPr="002642F2" w:rsidRDefault="002D6FC6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..</w:t>
            </w:r>
          </w:p>
        </w:tc>
      </w:tr>
      <w:tr w:rsidR="00B011AB" w:rsidRPr="002642F2" w14:paraId="58F4C8AC" w14:textId="77777777" w:rsidTr="00EF7E26">
        <w:trPr>
          <w:trHeight w:val="145"/>
        </w:trPr>
        <w:tc>
          <w:tcPr>
            <w:tcW w:w="3040" w:type="dxa"/>
            <w:shd w:val="clear" w:color="auto" w:fill="auto"/>
          </w:tcPr>
          <w:p w14:paraId="35A197A1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First-line treatment </w:t>
            </w:r>
          </w:p>
        </w:tc>
        <w:tc>
          <w:tcPr>
            <w:tcW w:w="2214" w:type="dxa"/>
            <w:shd w:val="clear" w:color="auto" w:fill="auto"/>
          </w:tcPr>
          <w:p w14:paraId="1342D63B" w14:textId="7B61EBC8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yes/no</w:t>
            </w:r>
          </w:p>
        </w:tc>
        <w:tc>
          <w:tcPr>
            <w:tcW w:w="2066" w:type="dxa"/>
            <w:shd w:val="clear" w:color="auto" w:fill="auto"/>
          </w:tcPr>
          <w:p w14:paraId="062147A4" w14:textId="67C05D1E" w:rsidR="00B011AB" w:rsidRPr="00A96751" w:rsidRDefault="005F0C40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96751"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 w:rsidR="002770F8" w:rsidRPr="00A96751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="00B011AB" w:rsidRPr="00A96751">
              <w:rPr>
                <w:rFonts w:ascii="Times New Roman" w:hAnsi="Times New Roman" w:cs="Times New Roman"/>
                <w:sz w:val="20"/>
                <w:szCs w:val="20"/>
              </w:rPr>
              <w:t>/1</w:t>
            </w:r>
          </w:p>
        </w:tc>
        <w:tc>
          <w:tcPr>
            <w:tcW w:w="2052" w:type="dxa"/>
            <w:shd w:val="clear" w:color="auto" w:fill="auto"/>
          </w:tcPr>
          <w:p w14:paraId="45C60684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··</w:t>
            </w:r>
          </w:p>
        </w:tc>
      </w:tr>
      <w:tr w:rsidR="00B011AB" w:rsidRPr="002642F2" w14:paraId="69A373B2" w14:textId="77777777" w:rsidTr="00EF7E26">
        <w:trPr>
          <w:trHeight w:val="153"/>
        </w:trPr>
        <w:tc>
          <w:tcPr>
            <w:tcW w:w="3040" w:type="dxa"/>
            <w:shd w:val="clear" w:color="auto" w:fill="auto"/>
          </w:tcPr>
          <w:p w14:paraId="41C35CB4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Second-line treatment </w:t>
            </w:r>
          </w:p>
        </w:tc>
        <w:tc>
          <w:tcPr>
            <w:tcW w:w="2214" w:type="dxa"/>
            <w:shd w:val="clear" w:color="auto" w:fill="auto"/>
          </w:tcPr>
          <w:p w14:paraId="7EC846A5" w14:textId="617C62E4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 xml:space="preserve">yes/no </w:t>
            </w:r>
          </w:p>
        </w:tc>
        <w:tc>
          <w:tcPr>
            <w:tcW w:w="2066" w:type="dxa"/>
            <w:shd w:val="clear" w:color="auto" w:fill="auto"/>
          </w:tcPr>
          <w:p w14:paraId="644B1F4D" w14:textId="0F6E55D4" w:rsidR="00B011AB" w:rsidRPr="00A96751" w:rsidRDefault="005F0C40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96751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  <w:r w:rsidR="00B011AB" w:rsidRPr="00A96751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r w:rsidRPr="00A9675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2770F8" w:rsidRPr="00A96751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2052" w:type="dxa"/>
            <w:shd w:val="clear" w:color="auto" w:fill="auto"/>
          </w:tcPr>
          <w:p w14:paraId="30FCB473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··</w:t>
            </w:r>
          </w:p>
        </w:tc>
      </w:tr>
      <w:tr w:rsidR="00B011AB" w:rsidRPr="002642F2" w14:paraId="26D8EEAC" w14:textId="77777777" w:rsidTr="00EF7E26">
        <w:trPr>
          <w:trHeight w:val="145"/>
        </w:trPr>
        <w:tc>
          <w:tcPr>
            <w:tcW w:w="3040" w:type="dxa"/>
            <w:shd w:val="clear" w:color="auto" w:fill="auto"/>
          </w:tcPr>
          <w:p w14:paraId="3E9A5E4A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nticonvulsant medication</w:t>
            </w:r>
          </w:p>
        </w:tc>
        <w:tc>
          <w:tcPr>
            <w:tcW w:w="2214" w:type="dxa"/>
            <w:shd w:val="clear" w:color="auto" w:fill="auto"/>
          </w:tcPr>
          <w:p w14:paraId="43200291" w14:textId="71CDD5E8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 xml:space="preserve">yes/no </w:t>
            </w:r>
          </w:p>
        </w:tc>
        <w:tc>
          <w:tcPr>
            <w:tcW w:w="2066" w:type="dxa"/>
            <w:shd w:val="clear" w:color="auto" w:fill="auto"/>
          </w:tcPr>
          <w:p w14:paraId="3E0F4BAB" w14:textId="52ED7B54" w:rsidR="00B011AB" w:rsidRPr="00A96751" w:rsidRDefault="005F0C40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96751"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="00AC0124" w:rsidRPr="00A9675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B011AB" w:rsidRPr="00A96751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r w:rsidRPr="00A9675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2770F8" w:rsidRPr="00A96751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2052" w:type="dxa"/>
            <w:shd w:val="clear" w:color="auto" w:fill="auto"/>
          </w:tcPr>
          <w:p w14:paraId="6BD6B489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··</w:t>
            </w:r>
          </w:p>
        </w:tc>
      </w:tr>
      <w:tr w:rsidR="00B011AB" w:rsidRPr="002642F2" w14:paraId="4F465A4E" w14:textId="77777777" w:rsidTr="00EF7E26">
        <w:trPr>
          <w:trHeight w:val="145"/>
        </w:trPr>
        <w:tc>
          <w:tcPr>
            <w:tcW w:w="3040" w:type="dxa"/>
            <w:shd w:val="clear" w:color="auto" w:fill="auto"/>
          </w:tcPr>
          <w:p w14:paraId="6B48FC8C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ntipsychotic medication</w:t>
            </w:r>
          </w:p>
        </w:tc>
        <w:tc>
          <w:tcPr>
            <w:tcW w:w="2214" w:type="dxa"/>
            <w:shd w:val="clear" w:color="auto" w:fill="auto"/>
          </w:tcPr>
          <w:p w14:paraId="6A0D6C4F" w14:textId="4A76CEC5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yes/no</w:t>
            </w:r>
          </w:p>
        </w:tc>
        <w:tc>
          <w:tcPr>
            <w:tcW w:w="2066" w:type="dxa"/>
            <w:shd w:val="clear" w:color="auto" w:fill="auto"/>
          </w:tcPr>
          <w:p w14:paraId="200110CE" w14:textId="27EDA73C" w:rsidR="00B011AB" w:rsidRPr="00A96751" w:rsidRDefault="005F0C40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96751">
              <w:rPr>
                <w:rFonts w:ascii="Times New Roman" w:hAnsi="Times New Roman" w:cs="Times New Roman"/>
                <w:sz w:val="20"/>
                <w:szCs w:val="20"/>
              </w:rPr>
              <w:t>4</w:t>
            </w:r>
            <w:r w:rsidR="002770F8" w:rsidRPr="00A9675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B011AB" w:rsidRPr="00A96751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r w:rsidRPr="00A9675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AC0124" w:rsidRPr="00A96751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2052" w:type="dxa"/>
            <w:shd w:val="clear" w:color="auto" w:fill="auto"/>
          </w:tcPr>
          <w:p w14:paraId="63EE7D36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··</w:t>
            </w:r>
          </w:p>
        </w:tc>
      </w:tr>
      <w:tr w:rsidR="00B011AB" w:rsidRPr="002642F2" w14:paraId="0BAAD941" w14:textId="77777777" w:rsidTr="00EF7E26">
        <w:trPr>
          <w:trHeight w:val="145"/>
        </w:trPr>
        <w:tc>
          <w:tcPr>
            <w:tcW w:w="3040" w:type="dxa"/>
            <w:shd w:val="clear" w:color="auto" w:fill="auto"/>
          </w:tcPr>
          <w:p w14:paraId="59034C6F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ositive symptoms</w:t>
            </w:r>
          </w:p>
        </w:tc>
        <w:tc>
          <w:tcPr>
            <w:tcW w:w="2214" w:type="dxa"/>
            <w:shd w:val="clear" w:color="auto" w:fill="auto"/>
          </w:tcPr>
          <w:p w14:paraId="6E981FF4" w14:textId="26B068DF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yes/no</w:t>
            </w:r>
          </w:p>
        </w:tc>
        <w:tc>
          <w:tcPr>
            <w:tcW w:w="2066" w:type="dxa"/>
            <w:shd w:val="clear" w:color="auto" w:fill="auto"/>
          </w:tcPr>
          <w:p w14:paraId="5D0EC77A" w14:textId="20A45D3F" w:rsidR="00B011AB" w:rsidRPr="00A96751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96751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A96751" w:rsidRPr="00A96751"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Pr="00A96751">
              <w:rPr>
                <w:rFonts w:ascii="Times New Roman" w:hAnsi="Times New Roman" w:cs="Times New Roman"/>
                <w:sz w:val="20"/>
                <w:szCs w:val="20"/>
              </w:rPr>
              <w:t>/2</w:t>
            </w:r>
            <w:r w:rsidR="00AC0124" w:rsidRPr="00A96751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2052" w:type="dxa"/>
            <w:shd w:val="clear" w:color="auto" w:fill="auto"/>
          </w:tcPr>
          <w:p w14:paraId="1B078CA2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··</w:t>
            </w:r>
          </w:p>
        </w:tc>
      </w:tr>
      <w:tr w:rsidR="00B011AB" w:rsidRPr="002642F2" w14:paraId="289921FE" w14:textId="77777777" w:rsidTr="00EF7E26">
        <w:trPr>
          <w:trHeight w:val="145"/>
        </w:trPr>
        <w:tc>
          <w:tcPr>
            <w:tcW w:w="3040" w:type="dxa"/>
            <w:tcBorders>
              <w:bottom w:val="single" w:sz="4" w:space="0" w:color="auto"/>
            </w:tcBorders>
            <w:shd w:val="clear" w:color="auto" w:fill="auto"/>
          </w:tcPr>
          <w:p w14:paraId="345D4125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egative symptoms</w:t>
            </w:r>
          </w:p>
        </w:tc>
        <w:tc>
          <w:tcPr>
            <w:tcW w:w="2214" w:type="dxa"/>
            <w:tcBorders>
              <w:bottom w:val="single" w:sz="4" w:space="0" w:color="auto"/>
            </w:tcBorders>
            <w:shd w:val="clear" w:color="auto" w:fill="auto"/>
          </w:tcPr>
          <w:p w14:paraId="7898FA8F" w14:textId="528FDB08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 xml:space="preserve">yes/no </w:t>
            </w:r>
          </w:p>
        </w:tc>
        <w:tc>
          <w:tcPr>
            <w:tcW w:w="2066" w:type="dxa"/>
            <w:tcBorders>
              <w:bottom w:val="single" w:sz="4" w:space="0" w:color="auto"/>
            </w:tcBorders>
            <w:shd w:val="clear" w:color="auto" w:fill="auto"/>
          </w:tcPr>
          <w:p w14:paraId="1FD14327" w14:textId="59E527D2" w:rsidR="00B011AB" w:rsidRPr="00A96751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96751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="00AC0124" w:rsidRPr="00A96751"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Pr="00A96751">
              <w:rPr>
                <w:rFonts w:ascii="Times New Roman" w:hAnsi="Times New Roman" w:cs="Times New Roman"/>
                <w:sz w:val="20"/>
                <w:szCs w:val="20"/>
              </w:rPr>
              <w:t>/3</w:t>
            </w:r>
            <w:r w:rsidR="00A96751" w:rsidRPr="00A96751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2052" w:type="dxa"/>
            <w:tcBorders>
              <w:bottom w:val="single" w:sz="4" w:space="0" w:color="auto"/>
            </w:tcBorders>
            <w:shd w:val="clear" w:color="auto" w:fill="auto"/>
          </w:tcPr>
          <w:p w14:paraId="3A09E4BE" w14:textId="77777777" w:rsidR="00B011AB" w:rsidRPr="002642F2" w:rsidRDefault="00B011AB" w:rsidP="00905B6E">
            <w:pPr>
              <w:spacing w:before="60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642F2">
              <w:rPr>
                <w:rFonts w:ascii="Times New Roman" w:hAnsi="Times New Roman" w:cs="Times New Roman"/>
                <w:sz w:val="20"/>
                <w:szCs w:val="20"/>
              </w:rPr>
              <w:t>··</w:t>
            </w:r>
          </w:p>
        </w:tc>
      </w:tr>
    </w:tbl>
    <w:p w14:paraId="7A831FFC" w14:textId="367EC3C9" w:rsidR="00677877" w:rsidRDefault="00677877" w:rsidP="00903905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429D556C" w14:textId="77777777" w:rsidR="00B011AB" w:rsidRDefault="00B011AB" w:rsidP="00903905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0B3FE228" w14:textId="77777777" w:rsidR="00677877" w:rsidRDefault="00677877" w:rsidP="00903905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738CD70E" w14:textId="3DADACFE" w:rsidR="00974300" w:rsidRPr="00903905" w:rsidRDefault="000A2D29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t>Supplementa</w:t>
      </w:r>
      <w:r w:rsidR="00754AC6">
        <w:rPr>
          <w:rFonts w:ascii="Times New Roman" w:hAnsi="Times New Roman" w:cs="Times New Roman"/>
          <w:b/>
          <w:sz w:val="20"/>
          <w:szCs w:val="20"/>
          <w:lang w:val="en-US"/>
        </w:rPr>
        <w:t>ry</w:t>
      </w:r>
      <w:r w:rsidR="00974300" w:rsidRPr="0090390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Table </w:t>
      </w:r>
      <w:r w:rsidR="007935D5">
        <w:rPr>
          <w:rFonts w:ascii="Times New Roman" w:hAnsi="Times New Roman" w:cs="Times New Roman"/>
          <w:b/>
          <w:sz w:val="20"/>
          <w:szCs w:val="20"/>
          <w:lang w:val="en-US"/>
        </w:rPr>
        <w:t>2</w: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: Location of included independent components. Component numbers, component labels, maximum t-value, MNI-coordinates of peak voxel and number of voxels in each component counting the voxels that contain the 60% highest values.  </w:t>
      </w:r>
    </w:p>
    <w:tbl>
      <w:tblPr>
        <w:tblStyle w:val="Tabellenraster"/>
        <w:tblW w:w="9341" w:type="dxa"/>
        <w:jc w:val="center"/>
        <w:tblLook w:val="04A0" w:firstRow="1" w:lastRow="0" w:firstColumn="1" w:lastColumn="0" w:noHBand="0" w:noVBand="1"/>
      </w:tblPr>
      <w:tblGrid>
        <w:gridCol w:w="1696"/>
        <w:gridCol w:w="3974"/>
        <w:gridCol w:w="988"/>
        <w:gridCol w:w="1706"/>
        <w:gridCol w:w="977"/>
      </w:tblGrid>
      <w:tr w:rsidR="002861A3" w:rsidRPr="00903905" w14:paraId="0AB5EFD4" w14:textId="77777777" w:rsidTr="00BF3C05">
        <w:trPr>
          <w:trHeight w:val="262"/>
          <w:jc w:val="center"/>
        </w:trPr>
        <w:tc>
          <w:tcPr>
            <w:tcW w:w="9341" w:type="dxa"/>
            <w:gridSpan w:val="5"/>
            <w:tcBorders>
              <w:left w:val="nil"/>
              <w:bottom w:val="single" w:sz="4" w:space="0" w:color="auto"/>
              <w:right w:val="nil"/>
            </w:tcBorders>
          </w:tcPr>
          <w:p w14:paraId="1D5CC31D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0390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omatomotor</w:t>
            </w:r>
            <w:proofErr w:type="spellEnd"/>
            <w:r w:rsidRPr="0090390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 network</w:t>
            </w:r>
          </w:p>
        </w:tc>
      </w:tr>
      <w:tr w:rsidR="002861A3" w:rsidRPr="00903905" w14:paraId="2AAC7C2B" w14:textId="77777777" w:rsidTr="00BF3C05">
        <w:trPr>
          <w:trHeight w:val="278"/>
          <w:jc w:val="center"/>
        </w:trPr>
        <w:tc>
          <w:tcPr>
            <w:tcW w:w="1696" w:type="dxa"/>
            <w:tcBorders>
              <w:left w:val="nil"/>
              <w:bottom w:val="nil"/>
              <w:right w:val="nil"/>
            </w:tcBorders>
          </w:tcPr>
          <w:p w14:paraId="00BE45A7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3974" w:type="dxa"/>
            <w:tcBorders>
              <w:left w:val="nil"/>
              <w:bottom w:val="nil"/>
              <w:right w:val="nil"/>
            </w:tcBorders>
          </w:tcPr>
          <w:p w14:paraId="1E82BC89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central gyrus (right)</w:t>
            </w:r>
          </w:p>
        </w:tc>
        <w:tc>
          <w:tcPr>
            <w:tcW w:w="988" w:type="dxa"/>
            <w:tcBorders>
              <w:left w:val="nil"/>
              <w:bottom w:val="nil"/>
              <w:right w:val="nil"/>
            </w:tcBorders>
          </w:tcPr>
          <w:p w14:paraId="18879556" w14:textId="7C11B026" w:rsidR="002861A3" w:rsidRPr="00314678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1467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  <w:t>.</w:t>
            </w:r>
            <w:r w:rsidRPr="0031467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2</w:t>
            </w:r>
          </w:p>
        </w:tc>
        <w:tc>
          <w:tcPr>
            <w:tcW w:w="1706" w:type="dxa"/>
            <w:tcBorders>
              <w:left w:val="nil"/>
              <w:bottom w:val="nil"/>
              <w:right w:val="nil"/>
            </w:tcBorders>
          </w:tcPr>
          <w:p w14:paraId="2478C0C0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58 -18 48]</w:t>
            </w:r>
          </w:p>
        </w:tc>
        <w:tc>
          <w:tcPr>
            <w:tcW w:w="977" w:type="dxa"/>
            <w:tcBorders>
              <w:left w:val="nil"/>
              <w:bottom w:val="nil"/>
              <w:right w:val="nil"/>
            </w:tcBorders>
          </w:tcPr>
          <w:p w14:paraId="47873FEF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31</w:t>
            </w:r>
          </w:p>
        </w:tc>
      </w:tr>
      <w:tr w:rsidR="002861A3" w:rsidRPr="00903905" w14:paraId="33789854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36245297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2A8143F2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perior temporal gyrus (righ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3C1873A1" w14:textId="7F0BA492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3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1118C3BA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68 -32 10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7E19810C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68</w:t>
            </w:r>
          </w:p>
        </w:tc>
      </w:tr>
      <w:tr w:rsidR="002861A3" w:rsidRPr="00903905" w14:paraId="47F236B0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3478A8CE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13F0BBF5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pplementary motor area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156766AC" w14:textId="5A56A6B6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3ADA7E98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2 -18 62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6B376A34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30</w:t>
            </w:r>
          </w:p>
        </w:tc>
      </w:tr>
      <w:tr w:rsidR="002861A3" w:rsidRPr="00903905" w14:paraId="7D5BA167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3228EA0F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4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66A81F68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perior temporal gyr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5AC9D071" w14:textId="31257CF3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7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0B4E5BF7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48 0 -2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582ACF3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14</w:t>
            </w:r>
          </w:p>
        </w:tc>
      </w:tr>
      <w:tr w:rsidR="002861A3" w:rsidRPr="00903905" w14:paraId="1616B10C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4BF05E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8</w:t>
            </w:r>
          </w:p>
        </w:tc>
        <w:tc>
          <w:tcPr>
            <w:tcW w:w="39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511B0A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ecentral gyr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87471E" w14:textId="100CC2F9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</w:p>
        </w:tc>
        <w:tc>
          <w:tcPr>
            <w:tcW w:w="170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C026BB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41 -20 63]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9AD628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51</w:t>
            </w:r>
          </w:p>
        </w:tc>
      </w:tr>
      <w:tr w:rsidR="002861A3" w:rsidRPr="00903905" w14:paraId="4063E169" w14:textId="77777777" w:rsidTr="00BF3C05">
        <w:trPr>
          <w:trHeight w:val="262"/>
          <w:jc w:val="center"/>
        </w:trPr>
        <w:tc>
          <w:tcPr>
            <w:tcW w:w="9341" w:type="dxa"/>
            <w:gridSpan w:val="5"/>
            <w:tcBorders>
              <w:left w:val="nil"/>
              <w:right w:val="nil"/>
            </w:tcBorders>
          </w:tcPr>
          <w:p w14:paraId="7F92DE37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Visual network</w:t>
            </w:r>
          </w:p>
        </w:tc>
      </w:tr>
      <w:tr w:rsidR="002861A3" w:rsidRPr="00903905" w14:paraId="66324102" w14:textId="77777777" w:rsidTr="00BF3C05">
        <w:trPr>
          <w:trHeight w:val="278"/>
          <w:jc w:val="center"/>
        </w:trPr>
        <w:tc>
          <w:tcPr>
            <w:tcW w:w="1696" w:type="dxa"/>
            <w:tcBorders>
              <w:left w:val="nil"/>
              <w:bottom w:val="nil"/>
              <w:right w:val="nil"/>
            </w:tcBorders>
          </w:tcPr>
          <w:p w14:paraId="52CB55AE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3974" w:type="dxa"/>
            <w:tcBorders>
              <w:left w:val="nil"/>
              <w:bottom w:val="nil"/>
              <w:right w:val="nil"/>
            </w:tcBorders>
          </w:tcPr>
          <w:p w14:paraId="5DA2DA90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lcarine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fissure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left w:val="nil"/>
              <w:bottom w:val="nil"/>
              <w:right w:val="nil"/>
            </w:tcBorders>
          </w:tcPr>
          <w:p w14:paraId="4BA7A4CC" w14:textId="2F47E640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9</w:t>
            </w:r>
          </w:p>
        </w:tc>
        <w:tc>
          <w:tcPr>
            <w:tcW w:w="1706" w:type="dxa"/>
            <w:tcBorders>
              <w:left w:val="nil"/>
              <w:bottom w:val="nil"/>
              <w:right w:val="nil"/>
            </w:tcBorders>
          </w:tcPr>
          <w:p w14:paraId="796A01D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10 -94 -4]</w:t>
            </w:r>
          </w:p>
        </w:tc>
        <w:tc>
          <w:tcPr>
            <w:tcW w:w="977" w:type="dxa"/>
            <w:tcBorders>
              <w:left w:val="nil"/>
              <w:bottom w:val="nil"/>
              <w:right w:val="nil"/>
            </w:tcBorders>
          </w:tcPr>
          <w:p w14:paraId="72D4BBB7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90</w:t>
            </w:r>
          </w:p>
        </w:tc>
      </w:tr>
      <w:tr w:rsidR="002861A3" w:rsidRPr="00903905" w14:paraId="46B23841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30F4C85D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8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39B75B12" w14:textId="0B821315" w:rsidR="002861A3" w:rsidRPr="00903905" w:rsidRDefault="00907C24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</w:t>
            </w:r>
            <w:r w:rsidR="002861A3"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mporo-parietal-occipital junction (righ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4A2D9FB9" w14:textId="1589A3AB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7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53556269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62 -46 10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0DAD26B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33</w:t>
            </w:r>
          </w:p>
        </w:tc>
      </w:tr>
      <w:tr w:rsidR="002861A3" w:rsidRPr="00903905" w14:paraId="695C1E9C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3E24FB4B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7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2BC93261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iddle occipital gyr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609E8DAD" w14:textId="4CE95452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2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3DAE08E7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40 -92 -2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589864B3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20</w:t>
            </w:r>
          </w:p>
        </w:tc>
      </w:tr>
      <w:tr w:rsidR="002861A3" w:rsidRPr="00903905" w14:paraId="5F4DFC23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right w:val="nil"/>
            </w:tcBorders>
          </w:tcPr>
          <w:p w14:paraId="0E0F42FB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0</w:t>
            </w:r>
          </w:p>
        </w:tc>
        <w:tc>
          <w:tcPr>
            <w:tcW w:w="3974" w:type="dxa"/>
            <w:tcBorders>
              <w:top w:val="nil"/>
              <w:left w:val="nil"/>
              <w:right w:val="nil"/>
            </w:tcBorders>
          </w:tcPr>
          <w:p w14:paraId="7A8957C5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perior occipital gyr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</w:tcPr>
          <w:p w14:paraId="01F91070" w14:textId="0219CCDF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6</w:t>
            </w:r>
          </w:p>
        </w:tc>
        <w:tc>
          <w:tcPr>
            <w:tcW w:w="1706" w:type="dxa"/>
            <w:tcBorders>
              <w:top w:val="nil"/>
              <w:left w:val="nil"/>
              <w:right w:val="nil"/>
            </w:tcBorders>
          </w:tcPr>
          <w:p w14:paraId="4AF8538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22 90 34]</w:t>
            </w:r>
          </w:p>
        </w:tc>
        <w:tc>
          <w:tcPr>
            <w:tcW w:w="977" w:type="dxa"/>
            <w:tcBorders>
              <w:top w:val="nil"/>
              <w:left w:val="nil"/>
              <w:right w:val="nil"/>
            </w:tcBorders>
          </w:tcPr>
          <w:p w14:paraId="33A86C4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51</w:t>
            </w:r>
          </w:p>
        </w:tc>
      </w:tr>
      <w:tr w:rsidR="002861A3" w:rsidRPr="00903905" w14:paraId="0DF2D196" w14:textId="77777777" w:rsidTr="00BF3C05">
        <w:trPr>
          <w:trHeight w:val="262"/>
          <w:jc w:val="center"/>
        </w:trPr>
        <w:tc>
          <w:tcPr>
            <w:tcW w:w="9341" w:type="dxa"/>
            <w:gridSpan w:val="5"/>
            <w:tcBorders>
              <w:left w:val="nil"/>
              <w:bottom w:val="single" w:sz="4" w:space="0" w:color="auto"/>
              <w:right w:val="nil"/>
            </w:tcBorders>
          </w:tcPr>
          <w:p w14:paraId="4DCEB497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ubcortical network</w:t>
            </w:r>
          </w:p>
        </w:tc>
      </w:tr>
      <w:tr w:rsidR="002861A3" w:rsidRPr="00903905" w14:paraId="44C60C99" w14:textId="77777777" w:rsidTr="00BF3C05">
        <w:trPr>
          <w:trHeight w:val="278"/>
          <w:jc w:val="center"/>
        </w:trPr>
        <w:tc>
          <w:tcPr>
            <w:tcW w:w="1696" w:type="dxa"/>
            <w:tcBorders>
              <w:left w:val="nil"/>
              <w:bottom w:val="nil"/>
              <w:right w:val="nil"/>
            </w:tcBorders>
          </w:tcPr>
          <w:p w14:paraId="375F1AF8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3974" w:type="dxa"/>
            <w:tcBorders>
              <w:left w:val="nil"/>
              <w:bottom w:val="nil"/>
              <w:right w:val="nil"/>
            </w:tcBorders>
          </w:tcPr>
          <w:p w14:paraId="569A6DC4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utamen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left w:val="nil"/>
              <w:bottom w:val="nil"/>
              <w:right w:val="nil"/>
            </w:tcBorders>
          </w:tcPr>
          <w:p w14:paraId="7D71D197" w14:textId="360CC34C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0</w:t>
            </w:r>
          </w:p>
        </w:tc>
        <w:tc>
          <w:tcPr>
            <w:tcW w:w="1706" w:type="dxa"/>
            <w:tcBorders>
              <w:left w:val="nil"/>
              <w:bottom w:val="nil"/>
              <w:right w:val="nil"/>
            </w:tcBorders>
          </w:tcPr>
          <w:p w14:paraId="1282827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22 10 -12]</w:t>
            </w:r>
          </w:p>
        </w:tc>
        <w:tc>
          <w:tcPr>
            <w:tcW w:w="977" w:type="dxa"/>
            <w:tcBorders>
              <w:left w:val="nil"/>
              <w:bottom w:val="nil"/>
              <w:right w:val="nil"/>
            </w:tcBorders>
          </w:tcPr>
          <w:p w14:paraId="33D31B2B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49</w:t>
            </w:r>
          </w:p>
        </w:tc>
      </w:tr>
      <w:tr w:rsidR="002861A3" w:rsidRPr="00903905" w14:paraId="1C410B16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right w:val="nil"/>
            </w:tcBorders>
          </w:tcPr>
          <w:p w14:paraId="7CDE2A76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2</w:t>
            </w:r>
          </w:p>
        </w:tc>
        <w:tc>
          <w:tcPr>
            <w:tcW w:w="3974" w:type="dxa"/>
            <w:tcBorders>
              <w:top w:val="nil"/>
              <w:left w:val="nil"/>
              <w:right w:val="nil"/>
            </w:tcBorders>
          </w:tcPr>
          <w:p w14:paraId="720FEBBF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audate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</w:tcPr>
          <w:p w14:paraId="67D3FA64" w14:textId="630AC790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</w:t>
            </w:r>
          </w:p>
        </w:tc>
        <w:tc>
          <w:tcPr>
            <w:tcW w:w="1706" w:type="dxa"/>
            <w:tcBorders>
              <w:top w:val="nil"/>
              <w:left w:val="nil"/>
              <w:right w:val="nil"/>
            </w:tcBorders>
          </w:tcPr>
          <w:p w14:paraId="4A39BFD8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12 -6 18]</w:t>
            </w:r>
          </w:p>
        </w:tc>
        <w:tc>
          <w:tcPr>
            <w:tcW w:w="977" w:type="dxa"/>
            <w:tcBorders>
              <w:top w:val="nil"/>
              <w:left w:val="nil"/>
              <w:right w:val="nil"/>
            </w:tcBorders>
          </w:tcPr>
          <w:p w14:paraId="2481A26E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1</w:t>
            </w:r>
          </w:p>
        </w:tc>
      </w:tr>
      <w:tr w:rsidR="002861A3" w:rsidRPr="00903905" w14:paraId="3D79BF68" w14:textId="77777777" w:rsidTr="00BF3C05">
        <w:trPr>
          <w:trHeight w:val="262"/>
          <w:jc w:val="center"/>
        </w:trPr>
        <w:tc>
          <w:tcPr>
            <w:tcW w:w="9341" w:type="dxa"/>
            <w:gridSpan w:val="5"/>
            <w:tcBorders>
              <w:left w:val="nil"/>
              <w:right w:val="nil"/>
            </w:tcBorders>
          </w:tcPr>
          <w:p w14:paraId="06531C85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erebellar network</w:t>
            </w:r>
          </w:p>
        </w:tc>
      </w:tr>
      <w:tr w:rsidR="002861A3" w:rsidRPr="00903905" w14:paraId="4144EFD9" w14:textId="77777777" w:rsidTr="00BF3C05">
        <w:trPr>
          <w:trHeight w:val="262"/>
          <w:jc w:val="center"/>
        </w:trPr>
        <w:tc>
          <w:tcPr>
            <w:tcW w:w="1696" w:type="dxa"/>
            <w:tcBorders>
              <w:left w:val="nil"/>
              <w:right w:val="nil"/>
            </w:tcBorders>
          </w:tcPr>
          <w:p w14:paraId="02B0CF41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3974" w:type="dxa"/>
            <w:tcBorders>
              <w:left w:val="nil"/>
              <w:right w:val="nil"/>
            </w:tcBorders>
          </w:tcPr>
          <w:p w14:paraId="540B9541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erebellum (right)</w:t>
            </w:r>
          </w:p>
        </w:tc>
        <w:tc>
          <w:tcPr>
            <w:tcW w:w="988" w:type="dxa"/>
            <w:tcBorders>
              <w:left w:val="nil"/>
              <w:right w:val="nil"/>
            </w:tcBorders>
          </w:tcPr>
          <w:p w14:paraId="5B69B1A3" w14:textId="4657E72C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7</w:t>
            </w:r>
          </w:p>
        </w:tc>
        <w:tc>
          <w:tcPr>
            <w:tcW w:w="1706" w:type="dxa"/>
            <w:tcBorders>
              <w:left w:val="nil"/>
              <w:right w:val="nil"/>
            </w:tcBorders>
          </w:tcPr>
          <w:p w14:paraId="00D08E97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46 -50 -30]</w:t>
            </w:r>
          </w:p>
        </w:tc>
        <w:tc>
          <w:tcPr>
            <w:tcW w:w="977" w:type="dxa"/>
            <w:tcBorders>
              <w:left w:val="nil"/>
              <w:right w:val="nil"/>
            </w:tcBorders>
          </w:tcPr>
          <w:p w14:paraId="5BFAD83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120</w:t>
            </w:r>
          </w:p>
        </w:tc>
      </w:tr>
      <w:tr w:rsidR="002861A3" w:rsidRPr="00903905" w14:paraId="2CC93268" w14:textId="77777777" w:rsidTr="00BF3C05">
        <w:trPr>
          <w:trHeight w:val="262"/>
          <w:jc w:val="center"/>
        </w:trPr>
        <w:tc>
          <w:tcPr>
            <w:tcW w:w="9341" w:type="dxa"/>
            <w:gridSpan w:val="5"/>
            <w:tcBorders>
              <w:left w:val="nil"/>
              <w:right w:val="nil"/>
            </w:tcBorders>
          </w:tcPr>
          <w:p w14:paraId="0CB23C8A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Default mode network</w:t>
            </w:r>
          </w:p>
        </w:tc>
      </w:tr>
      <w:tr w:rsidR="002861A3" w:rsidRPr="00903905" w14:paraId="47C34684" w14:textId="77777777" w:rsidTr="00BF3C05">
        <w:trPr>
          <w:trHeight w:val="262"/>
          <w:jc w:val="center"/>
        </w:trPr>
        <w:tc>
          <w:tcPr>
            <w:tcW w:w="1696" w:type="dxa"/>
            <w:tcBorders>
              <w:left w:val="nil"/>
              <w:bottom w:val="nil"/>
              <w:right w:val="nil"/>
            </w:tcBorders>
          </w:tcPr>
          <w:p w14:paraId="3D9F8311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3974" w:type="dxa"/>
            <w:tcBorders>
              <w:left w:val="nil"/>
              <w:bottom w:val="nil"/>
              <w:right w:val="nil"/>
            </w:tcBorders>
          </w:tcPr>
          <w:p w14:paraId="2B74015D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ngular gyr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left w:val="nil"/>
              <w:bottom w:val="nil"/>
              <w:right w:val="nil"/>
            </w:tcBorders>
          </w:tcPr>
          <w:p w14:paraId="1C650CA0" w14:textId="4F77A678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</w:t>
            </w:r>
          </w:p>
        </w:tc>
        <w:tc>
          <w:tcPr>
            <w:tcW w:w="1706" w:type="dxa"/>
            <w:tcBorders>
              <w:left w:val="nil"/>
              <w:bottom w:val="nil"/>
              <w:right w:val="nil"/>
            </w:tcBorders>
          </w:tcPr>
          <w:p w14:paraId="6BA226AC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44 -74 40]</w:t>
            </w:r>
          </w:p>
        </w:tc>
        <w:tc>
          <w:tcPr>
            <w:tcW w:w="977" w:type="dxa"/>
            <w:tcBorders>
              <w:left w:val="nil"/>
              <w:bottom w:val="nil"/>
              <w:right w:val="nil"/>
            </w:tcBorders>
          </w:tcPr>
          <w:p w14:paraId="46B27870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22</w:t>
            </w:r>
          </w:p>
        </w:tc>
      </w:tr>
      <w:tr w:rsidR="002861A3" w:rsidRPr="00903905" w14:paraId="368C8825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29750A06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0A0E5A61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rahippocampa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gyrus (righ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63ADF8AD" w14:textId="1C79D5FE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4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242A02F4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23 -25 -21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7AC01903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4</w:t>
            </w:r>
          </w:p>
        </w:tc>
      </w:tr>
      <w:tr w:rsidR="002861A3" w:rsidRPr="00903905" w14:paraId="1382C9E9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484FB740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3535FADA" w14:textId="3F83E1BB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orsolateral superior frontal gyrus (righ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72E5468C" w14:textId="3F250389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60D06264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14 46 50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355B8825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08</w:t>
            </w:r>
          </w:p>
        </w:tc>
      </w:tr>
      <w:tr w:rsidR="002861A3" w:rsidRPr="00903905" w14:paraId="3E25CD54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1B88BAA6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3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676D4553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dial prefrontal cortex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660964E1" w14:textId="0BB20FB9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117002E1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 2 62 18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112B1DE0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94</w:t>
            </w:r>
          </w:p>
        </w:tc>
      </w:tr>
      <w:tr w:rsidR="002861A3" w:rsidRPr="00903905" w14:paraId="41760187" w14:textId="77777777" w:rsidTr="00BF3C05">
        <w:trPr>
          <w:trHeight w:val="278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4B42D6C6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6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5E3639CD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edial prefrontal cortex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61545F70" w14:textId="4DEFEC0C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4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7CDE3017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2 68 2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72E7CB7A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4</w:t>
            </w:r>
          </w:p>
        </w:tc>
      </w:tr>
      <w:tr w:rsidR="002861A3" w:rsidRPr="00903905" w14:paraId="78FEDAE1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67257BC5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240A2BB4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perior temporal gyrus (lef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353B6AE3" w14:textId="0395A578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2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43805FC8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54 20 -6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2EE742EA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00</w:t>
            </w:r>
          </w:p>
        </w:tc>
      </w:tr>
      <w:tr w:rsidR="002861A3" w:rsidRPr="00903905" w14:paraId="7C3DB443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641FDBB4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9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353C6CDF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ippocamp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6A2970BD" w14:textId="69E8FF6C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4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52D6F8AC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20 -16 -16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1C0EBB8C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70</w:t>
            </w:r>
          </w:p>
        </w:tc>
      </w:tr>
      <w:tr w:rsidR="002861A3" w:rsidRPr="00903905" w14:paraId="4228F4E8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66395657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1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40B225F1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perior frontal gyrus, medial orb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0D665C54" w14:textId="36F90374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1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2AF0CAD3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2 58 -12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72A1BEFD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82</w:t>
            </w:r>
          </w:p>
        </w:tc>
      </w:tr>
      <w:tr w:rsidR="002861A3" w:rsidRPr="00903905" w14:paraId="4D9157DE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3848520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lastRenderedPageBreak/>
              <w:t>84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497ED584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rietal lobe, angular gyr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21D20B09" w14:textId="31060935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9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11FE293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50 -60 52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5E7F1D3B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97</w:t>
            </w:r>
          </w:p>
        </w:tc>
      </w:tr>
      <w:tr w:rsidR="002861A3" w:rsidRPr="00903905" w14:paraId="24037FFC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right w:val="nil"/>
            </w:tcBorders>
          </w:tcPr>
          <w:p w14:paraId="5BE4CE04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5</w:t>
            </w:r>
          </w:p>
        </w:tc>
        <w:tc>
          <w:tcPr>
            <w:tcW w:w="3974" w:type="dxa"/>
            <w:tcBorders>
              <w:top w:val="nil"/>
              <w:left w:val="nil"/>
              <w:right w:val="nil"/>
            </w:tcBorders>
          </w:tcPr>
          <w:p w14:paraId="73C05EA5" w14:textId="22BC9893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ferior frontal gyrus, opercular part</w:t>
            </w:r>
            <w:r w:rsidR="00907C24"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left)</w:t>
            </w: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</w:tcPr>
          <w:p w14:paraId="35FBCF10" w14:textId="3113DB0A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5</w:t>
            </w:r>
          </w:p>
        </w:tc>
        <w:tc>
          <w:tcPr>
            <w:tcW w:w="1706" w:type="dxa"/>
            <w:tcBorders>
              <w:top w:val="nil"/>
              <w:left w:val="nil"/>
              <w:right w:val="nil"/>
            </w:tcBorders>
          </w:tcPr>
          <w:p w14:paraId="18435AAD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62 14 18]</w:t>
            </w:r>
          </w:p>
        </w:tc>
        <w:tc>
          <w:tcPr>
            <w:tcW w:w="977" w:type="dxa"/>
            <w:tcBorders>
              <w:top w:val="nil"/>
              <w:left w:val="nil"/>
              <w:right w:val="nil"/>
            </w:tcBorders>
          </w:tcPr>
          <w:p w14:paraId="6AFA6BB9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87</w:t>
            </w:r>
          </w:p>
        </w:tc>
      </w:tr>
      <w:tr w:rsidR="002861A3" w:rsidRPr="00903905" w14:paraId="19DBC3D5" w14:textId="77777777" w:rsidTr="00BF3C05">
        <w:trPr>
          <w:trHeight w:val="278"/>
          <w:jc w:val="center"/>
        </w:trPr>
        <w:tc>
          <w:tcPr>
            <w:tcW w:w="9341" w:type="dxa"/>
            <w:gridSpan w:val="5"/>
            <w:tcBorders>
              <w:left w:val="nil"/>
              <w:right w:val="nil"/>
            </w:tcBorders>
          </w:tcPr>
          <w:p w14:paraId="3551B00D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Dorsal attention network</w:t>
            </w:r>
          </w:p>
        </w:tc>
      </w:tr>
      <w:tr w:rsidR="002861A3" w:rsidRPr="00903905" w14:paraId="152A414C" w14:textId="77777777" w:rsidTr="00BF3C05">
        <w:trPr>
          <w:trHeight w:val="262"/>
          <w:jc w:val="center"/>
        </w:trPr>
        <w:tc>
          <w:tcPr>
            <w:tcW w:w="1696" w:type="dxa"/>
            <w:tcBorders>
              <w:left w:val="nil"/>
              <w:bottom w:val="nil"/>
              <w:right w:val="nil"/>
            </w:tcBorders>
          </w:tcPr>
          <w:p w14:paraId="1EF48571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3974" w:type="dxa"/>
            <w:tcBorders>
              <w:left w:val="nil"/>
              <w:bottom w:val="nil"/>
              <w:right w:val="nil"/>
            </w:tcBorders>
          </w:tcPr>
          <w:p w14:paraId="25B00955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rieto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occipital sulc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left w:val="nil"/>
              <w:bottom w:val="nil"/>
              <w:right w:val="nil"/>
            </w:tcBorders>
          </w:tcPr>
          <w:p w14:paraId="6D62CE14" w14:textId="2416BB0F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1706" w:type="dxa"/>
            <w:tcBorders>
              <w:left w:val="nil"/>
              <w:bottom w:val="nil"/>
              <w:right w:val="nil"/>
            </w:tcBorders>
          </w:tcPr>
          <w:p w14:paraId="0288CB0F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2 -60 64]</w:t>
            </w:r>
          </w:p>
        </w:tc>
        <w:tc>
          <w:tcPr>
            <w:tcW w:w="977" w:type="dxa"/>
            <w:tcBorders>
              <w:left w:val="nil"/>
              <w:bottom w:val="nil"/>
              <w:right w:val="nil"/>
            </w:tcBorders>
          </w:tcPr>
          <w:p w14:paraId="54E2A03E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11</w:t>
            </w:r>
          </w:p>
        </w:tc>
      </w:tr>
      <w:tr w:rsidR="002861A3" w:rsidRPr="00903905" w14:paraId="511FBB45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1117B1C4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1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550B65AC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central gyrus (lef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31485D8A" w14:textId="4AF92CB1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4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403939BF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48 -34 62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6E691A38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3</w:t>
            </w:r>
          </w:p>
        </w:tc>
      </w:tr>
      <w:tr w:rsidR="002861A3" w:rsidRPr="00903905" w14:paraId="43E1C6AD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496039AE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3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0B91AC78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parietal sulcus (righ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6E922C6A" w14:textId="776686C2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78BEE0E1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44 -50 62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4DC61A0A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94</w:t>
            </w:r>
          </w:p>
        </w:tc>
      </w:tr>
      <w:tr w:rsidR="002861A3" w:rsidRPr="00903905" w14:paraId="1EDF2D2E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478FBAE8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5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70022ADF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recuneus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1E33AFFD" w14:textId="1E9D722B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9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3FF343DE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36 -74 40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727F760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68</w:t>
            </w:r>
          </w:p>
        </w:tc>
      </w:tr>
      <w:tr w:rsidR="002861A3" w:rsidRPr="00903905" w14:paraId="1B40CAEC" w14:textId="77777777" w:rsidTr="00BF3C05">
        <w:trPr>
          <w:trHeight w:val="278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72D4FA53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6F944054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perior parietal gyr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2574D239" w14:textId="22226C04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3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0DB1AA5A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38 -52 60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73E109C5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17</w:t>
            </w:r>
          </w:p>
        </w:tc>
      </w:tr>
      <w:tr w:rsidR="002861A3" w:rsidRPr="00903905" w14:paraId="0CCFA8B4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1FB5790F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4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0FF1E634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perior parietal gyr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4E1923BE" w14:textId="3706967B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5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357D1B79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30 -68 56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1B93B691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75</w:t>
            </w:r>
          </w:p>
        </w:tc>
      </w:tr>
      <w:tr w:rsidR="002861A3" w:rsidRPr="00903905" w14:paraId="201C62E8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1587B49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0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1226FAD7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rieto-occipital sulcus (righ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7C71CD9D" w14:textId="157C6FD4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5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34E9F320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4 -56 72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0E20EC78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0</w:t>
            </w:r>
          </w:p>
        </w:tc>
      </w:tr>
      <w:tr w:rsidR="002861A3" w:rsidRPr="00903905" w14:paraId="761C4C2A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7C0B114E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2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4FA3D1EC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central gyrus (righ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5AB93CD9" w14:textId="230DC351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9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0F60432D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28 -46 72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7AFDCFDD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4</w:t>
            </w:r>
          </w:p>
        </w:tc>
      </w:tr>
      <w:tr w:rsidR="002861A3" w:rsidRPr="00903905" w14:paraId="0C9D19DC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right w:val="nil"/>
            </w:tcBorders>
          </w:tcPr>
          <w:p w14:paraId="36A2E344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6</w:t>
            </w:r>
          </w:p>
        </w:tc>
        <w:tc>
          <w:tcPr>
            <w:tcW w:w="3974" w:type="dxa"/>
            <w:tcBorders>
              <w:top w:val="nil"/>
              <w:left w:val="nil"/>
              <w:right w:val="nil"/>
            </w:tcBorders>
          </w:tcPr>
          <w:p w14:paraId="21F572DC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ostcentral gyr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</w:tcPr>
          <w:p w14:paraId="60441C84" w14:textId="51284CC9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</w:t>
            </w:r>
          </w:p>
        </w:tc>
        <w:tc>
          <w:tcPr>
            <w:tcW w:w="1706" w:type="dxa"/>
            <w:tcBorders>
              <w:top w:val="nil"/>
              <w:left w:val="nil"/>
              <w:right w:val="nil"/>
            </w:tcBorders>
          </w:tcPr>
          <w:p w14:paraId="3006CF71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58 -6 40]</w:t>
            </w:r>
          </w:p>
        </w:tc>
        <w:tc>
          <w:tcPr>
            <w:tcW w:w="977" w:type="dxa"/>
            <w:tcBorders>
              <w:top w:val="nil"/>
              <w:left w:val="nil"/>
              <w:right w:val="nil"/>
            </w:tcBorders>
          </w:tcPr>
          <w:p w14:paraId="1050F393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42</w:t>
            </w:r>
          </w:p>
        </w:tc>
      </w:tr>
      <w:tr w:rsidR="002861A3" w:rsidRPr="00903905" w14:paraId="4B61808C" w14:textId="77777777" w:rsidTr="00BF3C05">
        <w:trPr>
          <w:trHeight w:val="262"/>
          <w:jc w:val="center"/>
        </w:trPr>
        <w:tc>
          <w:tcPr>
            <w:tcW w:w="9341" w:type="dxa"/>
            <w:gridSpan w:val="5"/>
            <w:tcBorders>
              <w:left w:val="nil"/>
              <w:right w:val="nil"/>
            </w:tcBorders>
          </w:tcPr>
          <w:p w14:paraId="01F5BD08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Frontoparietal network</w:t>
            </w:r>
          </w:p>
        </w:tc>
      </w:tr>
      <w:tr w:rsidR="002861A3" w:rsidRPr="00903905" w14:paraId="2A31F0EC" w14:textId="77777777" w:rsidTr="00BF3C05">
        <w:trPr>
          <w:trHeight w:val="278"/>
          <w:jc w:val="center"/>
        </w:trPr>
        <w:tc>
          <w:tcPr>
            <w:tcW w:w="1696" w:type="dxa"/>
            <w:tcBorders>
              <w:left w:val="nil"/>
              <w:bottom w:val="nil"/>
              <w:right w:val="nil"/>
            </w:tcBorders>
          </w:tcPr>
          <w:p w14:paraId="768D4DE1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</w:t>
            </w:r>
          </w:p>
        </w:tc>
        <w:tc>
          <w:tcPr>
            <w:tcW w:w="3974" w:type="dxa"/>
            <w:tcBorders>
              <w:left w:val="nil"/>
              <w:bottom w:val="nil"/>
              <w:right w:val="nil"/>
            </w:tcBorders>
          </w:tcPr>
          <w:p w14:paraId="25F1AB79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ferior temporal gyr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left w:val="nil"/>
              <w:bottom w:val="nil"/>
              <w:right w:val="nil"/>
            </w:tcBorders>
          </w:tcPr>
          <w:p w14:paraId="434C08D0" w14:textId="06BB74B6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</w:t>
            </w:r>
          </w:p>
        </w:tc>
        <w:tc>
          <w:tcPr>
            <w:tcW w:w="1706" w:type="dxa"/>
            <w:tcBorders>
              <w:left w:val="nil"/>
              <w:bottom w:val="nil"/>
              <w:right w:val="nil"/>
            </w:tcBorders>
          </w:tcPr>
          <w:p w14:paraId="56FAF4D1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64 -44 -14]</w:t>
            </w:r>
          </w:p>
        </w:tc>
        <w:tc>
          <w:tcPr>
            <w:tcW w:w="977" w:type="dxa"/>
            <w:tcBorders>
              <w:left w:val="nil"/>
              <w:bottom w:val="nil"/>
              <w:right w:val="nil"/>
            </w:tcBorders>
          </w:tcPr>
          <w:p w14:paraId="748EED49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44</w:t>
            </w:r>
          </w:p>
        </w:tc>
      </w:tr>
      <w:tr w:rsidR="002861A3" w:rsidRPr="00903905" w14:paraId="47E4D830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58F45AAF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8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3147DA52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iddle frontal gyrus, orbital part (righ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2C8F4119" w14:textId="20D8C8BF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7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0EC13699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44 48 -6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25584F3F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85</w:t>
            </w:r>
          </w:p>
        </w:tc>
      </w:tr>
      <w:tr w:rsidR="002861A3" w:rsidRPr="00903905" w14:paraId="57A34C11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31467B09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77EADAB0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iddle frontal gyrus, orbital part (lef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07D48AA7" w14:textId="2D24F4D3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3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7FD7CDC1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46 50 -4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14FD61F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74</w:t>
            </w:r>
          </w:p>
        </w:tc>
      </w:tr>
      <w:tr w:rsidR="002861A3" w:rsidRPr="00903905" w14:paraId="2AE876B1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2EAA092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1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4C2D38D7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orsolateral superior frontal gyrus (righ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7DEA61A0" w14:textId="575C20AE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23B028F1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28 66 6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381F7C18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22</w:t>
            </w:r>
          </w:p>
        </w:tc>
      </w:tr>
      <w:tr w:rsidR="002861A3" w:rsidRPr="00903905" w14:paraId="7C2983CE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331E3334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4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289F0FA2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iddle frontal gyrus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79278719" w14:textId="3DC595D2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7C76D4B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32 50 38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75CAB25D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33</w:t>
            </w:r>
          </w:p>
        </w:tc>
      </w:tr>
      <w:tr w:rsidR="002861A3" w:rsidRPr="00903905" w14:paraId="347A8E82" w14:textId="77777777" w:rsidTr="00BF3C05">
        <w:trPr>
          <w:trHeight w:val="278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5FB276F0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1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5C89ADD4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ferior frontal gyrus, triangular part (</w:t>
            </w:r>
            <w:proofErr w:type="spellStart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il</w:t>
            </w:r>
            <w:proofErr w:type="spellEnd"/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28DE7349" w14:textId="192702E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6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78F9861E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56 20 32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179B1B7F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00</w:t>
            </w:r>
          </w:p>
        </w:tc>
      </w:tr>
      <w:tr w:rsidR="002861A3" w:rsidRPr="00903905" w14:paraId="7C3229C2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bottom w:val="nil"/>
              <w:right w:val="nil"/>
            </w:tcBorders>
          </w:tcPr>
          <w:p w14:paraId="5CB9F3FB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9</w:t>
            </w:r>
          </w:p>
        </w:tc>
        <w:tc>
          <w:tcPr>
            <w:tcW w:w="3974" w:type="dxa"/>
            <w:tcBorders>
              <w:top w:val="nil"/>
              <w:left w:val="nil"/>
              <w:bottom w:val="nil"/>
              <w:right w:val="nil"/>
            </w:tcBorders>
          </w:tcPr>
          <w:p w14:paraId="64D1CD75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perior frontal gyrus (left)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5FC3E335" w14:textId="0E8C0F6A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3</w:t>
            </w:r>
          </w:p>
        </w:tc>
        <w:tc>
          <w:tcPr>
            <w:tcW w:w="1706" w:type="dxa"/>
            <w:tcBorders>
              <w:top w:val="nil"/>
              <w:left w:val="nil"/>
              <w:bottom w:val="nil"/>
              <w:right w:val="nil"/>
            </w:tcBorders>
          </w:tcPr>
          <w:p w14:paraId="78F0630F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24 66 17]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39152B7D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75</w:t>
            </w:r>
          </w:p>
        </w:tc>
      </w:tr>
      <w:tr w:rsidR="002861A3" w:rsidRPr="00903905" w14:paraId="7A56BB9B" w14:textId="77777777" w:rsidTr="00BF3C05">
        <w:trPr>
          <w:trHeight w:val="262"/>
          <w:jc w:val="center"/>
        </w:trPr>
        <w:tc>
          <w:tcPr>
            <w:tcW w:w="1696" w:type="dxa"/>
            <w:tcBorders>
              <w:top w:val="nil"/>
              <w:left w:val="nil"/>
              <w:right w:val="nil"/>
            </w:tcBorders>
          </w:tcPr>
          <w:p w14:paraId="2B78DF07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1</w:t>
            </w:r>
          </w:p>
        </w:tc>
        <w:tc>
          <w:tcPr>
            <w:tcW w:w="3974" w:type="dxa"/>
            <w:tcBorders>
              <w:top w:val="nil"/>
              <w:left w:val="nil"/>
              <w:right w:val="nil"/>
            </w:tcBorders>
          </w:tcPr>
          <w:p w14:paraId="5710EA94" w14:textId="77777777" w:rsidR="002861A3" w:rsidRPr="00903905" w:rsidRDefault="002861A3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perior temporal gyrus (left)</w:t>
            </w: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</w:tcPr>
          <w:p w14:paraId="3F042434" w14:textId="377574F1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1</w:t>
            </w:r>
          </w:p>
        </w:tc>
        <w:tc>
          <w:tcPr>
            <w:tcW w:w="1706" w:type="dxa"/>
            <w:tcBorders>
              <w:top w:val="nil"/>
              <w:left w:val="nil"/>
              <w:right w:val="nil"/>
            </w:tcBorders>
          </w:tcPr>
          <w:p w14:paraId="1CEDC31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-54 20 -8]</w:t>
            </w:r>
          </w:p>
        </w:tc>
        <w:tc>
          <w:tcPr>
            <w:tcW w:w="977" w:type="dxa"/>
            <w:tcBorders>
              <w:top w:val="nil"/>
              <w:left w:val="nil"/>
              <w:right w:val="nil"/>
            </w:tcBorders>
          </w:tcPr>
          <w:p w14:paraId="68615DC2" w14:textId="77777777" w:rsidR="002861A3" w:rsidRPr="00903905" w:rsidRDefault="002861A3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643</w:t>
            </w:r>
          </w:p>
        </w:tc>
      </w:tr>
    </w:tbl>
    <w:p w14:paraId="734F756F" w14:textId="08D88C95" w:rsidR="00CD6B3D" w:rsidRDefault="00CD6B3D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7695E7C7" w14:textId="77777777" w:rsidR="00903905" w:rsidRPr="00903905" w:rsidRDefault="00903905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51472B4D" w14:textId="399B6A8B" w:rsidR="00613AAB" w:rsidRPr="00903905" w:rsidRDefault="00613AA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AA2D9CD" w14:textId="02F50B9C" w:rsidR="00425937" w:rsidRPr="00903905" w:rsidRDefault="00B868A7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upplementary</w:t>
      </w:r>
      <w:r w:rsidR="00974300" w:rsidRPr="00903905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Table </w:t>
      </w:r>
      <w:r w:rsidR="007935D5">
        <w:rPr>
          <w:rFonts w:ascii="Times New Roman" w:hAnsi="Times New Roman" w:cs="Times New Roman"/>
          <w:b/>
          <w:bCs/>
          <w:sz w:val="20"/>
          <w:szCs w:val="20"/>
          <w:lang w:val="en-US"/>
        </w:rPr>
        <w:t>3</w:t>
      </w:r>
      <w:r w:rsidR="00974300" w:rsidRPr="00903905">
        <w:rPr>
          <w:rFonts w:ascii="Times New Roman" w:hAnsi="Times New Roman" w:cs="Times New Roman"/>
          <w:b/>
          <w:bCs/>
          <w:sz w:val="20"/>
          <w:szCs w:val="20"/>
          <w:lang w:val="en-US"/>
        </w:rPr>
        <w:t>:</w: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Two-way ANOVA for overall connectivity. * indicates significant effect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0"/>
        <w:gridCol w:w="2032"/>
        <w:gridCol w:w="1559"/>
        <w:gridCol w:w="1276"/>
        <w:gridCol w:w="1275"/>
      </w:tblGrid>
      <w:tr w:rsidR="00425937" w:rsidRPr="00903905" w14:paraId="759DCF9A" w14:textId="57CA80E4" w:rsidTr="00425937">
        <w:tc>
          <w:tcPr>
            <w:tcW w:w="2930" w:type="dxa"/>
            <w:tcBorders>
              <w:top w:val="single" w:sz="4" w:space="0" w:color="auto"/>
              <w:bottom w:val="single" w:sz="4" w:space="0" w:color="auto"/>
            </w:tcBorders>
          </w:tcPr>
          <w:p w14:paraId="79E711F1" w14:textId="77777777" w:rsidR="00425937" w:rsidRPr="00903905" w:rsidRDefault="00425937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032" w:type="dxa"/>
            <w:tcBorders>
              <w:top w:val="single" w:sz="4" w:space="0" w:color="auto"/>
              <w:bottom w:val="single" w:sz="4" w:space="0" w:color="auto"/>
            </w:tcBorders>
          </w:tcPr>
          <w:p w14:paraId="30A85193" w14:textId="093C1365" w:rsidR="00425937" w:rsidRPr="00903905" w:rsidRDefault="00425937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Sum of square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444E342B" w14:textId="5E455F5C" w:rsidR="00425937" w:rsidRPr="00903905" w:rsidRDefault="00425937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Df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7341F34" w14:textId="7E16BA0B" w:rsidR="00425937" w:rsidRPr="00903905" w:rsidRDefault="00425937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F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EBF833F" w14:textId="48EC2B03" w:rsidR="00425937" w:rsidRPr="00903905" w:rsidRDefault="00425937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p</w:t>
            </w:r>
          </w:p>
        </w:tc>
      </w:tr>
      <w:tr w:rsidR="00425937" w:rsidRPr="00903905" w14:paraId="2232A941" w14:textId="641AC840" w:rsidTr="00425937">
        <w:tc>
          <w:tcPr>
            <w:tcW w:w="2930" w:type="dxa"/>
            <w:tcBorders>
              <w:top w:val="single" w:sz="4" w:space="0" w:color="auto"/>
            </w:tcBorders>
          </w:tcPr>
          <w:p w14:paraId="42322C40" w14:textId="3EDBDF89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in effect: group</w:t>
            </w:r>
          </w:p>
        </w:tc>
        <w:tc>
          <w:tcPr>
            <w:tcW w:w="2032" w:type="dxa"/>
            <w:tcBorders>
              <w:top w:val="single" w:sz="4" w:space="0" w:color="auto"/>
            </w:tcBorders>
          </w:tcPr>
          <w:p w14:paraId="19D85CE8" w14:textId="0F125581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2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C70F8F7" w14:textId="33E36146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50BD68D" w14:textId="7EAE104F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2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72811A36" w14:textId="0D39E93C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</w:tr>
      <w:tr w:rsidR="00425937" w:rsidRPr="00A8628D" w14:paraId="72CFE38E" w14:textId="5DD77716" w:rsidTr="00425937">
        <w:tc>
          <w:tcPr>
            <w:tcW w:w="2930" w:type="dxa"/>
          </w:tcPr>
          <w:p w14:paraId="0C93E7C7" w14:textId="4E313A29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in effect: state</w:t>
            </w:r>
          </w:p>
        </w:tc>
        <w:tc>
          <w:tcPr>
            <w:tcW w:w="2032" w:type="dxa"/>
          </w:tcPr>
          <w:p w14:paraId="212F6382" w14:textId="25E0BFEA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8</w:t>
            </w:r>
          </w:p>
        </w:tc>
        <w:tc>
          <w:tcPr>
            <w:tcW w:w="1559" w:type="dxa"/>
          </w:tcPr>
          <w:p w14:paraId="32093E21" w14:textId="351787E8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76" w:type="dxa"/>
          </w:tcPr>
          <w:p w14:paraId="27A151E7" w14:textId="3E38A6A7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7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2</w:t>
            </w:r>
          </w:p>
        </w:tc>
        <w:tc>
          <w:tcPr>
            <w:tcW w:w="1275" w:type="dxa"/>
          </w:tcPr>
          <w:p w14:paraId="2E006F5E" w14:textId="1E5BE0B4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</w:t>
            </w:r>
            <w:r w:rsidR="00A8628D"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 *</w:t>
            </w:r>
          </w:p>
        </w:tc>
      </w:tr>
      <w:tr w:rsidR="00425937" w:rsidRPr="00A8628D" w14:paraId="11E1A696" w14:textId="61BD43F6" w:rsidTr="00425937">
        <w:tc>
          <w:tcPr>
            <w:tcW w:w="2930" w:type="dxa"/>
          </w:tcPr>
          <w:p w14:paraId="2C59BA38" w14:textId="7C7FD954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action effect</w:t>
            </w:r>
          </w:p>
        </w:tc>
        <w:tc>
          <w:tcPr>
            <w:tcW w:w="2032" w:type="dxa"/>
          </w:tcPr>
          <w:p w14:paraId="0949C519" w14:textId="27910797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4</w:t>
            </w:r>
          </w:p>
        </w:tc>
        <w:tc>
          <w:tcPr>
            <w:tcW w:w="1559" w:type="dxa"/>
          </w:tcPr>
          <w:p w14:paraId="6E1AFFE2" w14:textId="62C5A213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76" w:type="dxa"/>
          </w:tcPr>
          <w:p w14:paraId="1CD77CF6" w14:textId="11DAECC5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</w:t>
            </w:r>
          </w:p>
        </w:tc>
        <w:tc>
          <w:tcPr>
            <w:tcW w:w="1275" w:type="dxa"/>
          </w:tcPr>
          <w:p w14:paraId="34E513E7" w14:textId="770EAEC3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</w:tr>
      <w:tr w:rsidR="00425937" w:rsidRPr="00A8628D" w14:paraId="5126C2CF" w14:textId="53394F19" w:rsidTr="00425937">
        <w:tc>
          <w:tcPr>
            <w:tcW w:w="2930" w:type="dxa"/>
            <w:tcBorders>
              <w:bottom w:val="single" w:sz="4" w:space="0" w:color="auto"/>
            </w:tcBorders>
          </w:tcPr>
          <w:p w14:paraId="18C08B55" w14:textId="7FDFD91C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siduals</w:t>
            </w:r>
          </w:p>
        </w:tc>
        <w:tc>
          <w:tcPr>
            <w:tcW w:w="2032" w:type="dxa"/>
            <w:tcBorders>
              <w:bottom w:val="single" w:sz="4" w:space="0" w:color="auto"/>
            </w:tcBorders>
          </w:tcPr>
          <w:p w14:paraId="2DADF041" w14:textId="60D7CABE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8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4E6C62F" w14:textId="52B14E25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0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44DA103" w14:textId="77777777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589C452D" w14:textId="77777777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14:paraId="3140E1AD" w14:textId="0437725B" w:rsidR="00425937" w:rsidRDefault="00425937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E2AD18B" w14:textId="2BB59C16" w:rsidR="002625DB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7131C29E" w14:textId="77777777" w:rsidR="002625DB" w:rsidRPr="00A8628D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61071F2" w14:textId="433FE3C1" w:rsidR="008A6446" w:rsidRPr="008A6446" w:rsidRDefault="00B868A7" w:rsidP="008A6446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upplementary</w:t>
      </w:r>
      <w:r w:rsidR="008A6446" w:rsidRPr="00A8628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Table </w:t>
      </w:r>
      <w:r w:rsidR="007935D5">
        <w:rPr>
          <w:rFonts w:ascii="Times New Roman" w:hAnsi="Times New Roman" w:cs="Times New Roman"/>
          <w:b/>
          <w:bCs/>
          <w:sz w:val="20"/>
          <w:szCs w:val="20"/>
          <w:lang w:val="en-US"/>
        </w:rPr>
        <w:t>4</w:t>
      </w:r>
      <w:r w:rsidR="008A6446" w:rsidRPr="00A8628D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8A644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8A6446" w:rsidRPr="008A6446">
        <w:rPr>
          <w:rFonts w:ascii="Times New Roman" w:hAnsi="Times New Roman" w:cs="Times New Roman"/>
          <w:sz w:val="20"/>
          <w:szCs w:val="20"/>
          <w:lang w:val="en-US"/>
        </w:rPr>
        <w:t>Average</w:t>
      </w:r>
      <w:r w:rsidR="0013007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A70AB3">
        <w:rPr>
          <w:rFonts w:ascii="Times New Roman" w:hAnsi="Times New Roman" w:cs="Times New Roman"/>
          <w:sz w:val="20"/>
          <w:szCs w:val="20"/>
          <w:lang w:val="en-US"/>
        </w:rPr>
        <w:t xml:space="preserve">windows-wise </w:t>
      </w:r>
      <w:r w:rsidR="00130071">
        <w:rPr>
          <w:rFonts w:ascii="Times New Roman" w:hAnsi="Times New Roman" w:cs="Times New Roman"/>
          <w:sz w:val="20"/>
          <w:szCs w:val="20"/>
          <w:lang w:val="en-US"/>
        </w:rPr>
        <w:t>overall connectivity</w:t>
      </w:r>
      <w:r w:rsidR="008A6446" w:rsidRPr="008A6446">
        <w:rPr>
          <w:rFonts w:ascii="Times New Roman" w:hAnsi="Times New Roman" w:cs="Times New Roman"/>
          <w:sz w:val="20"/>
          <w:szCs w:val="20"/>
          <w:lang w:val="en-US"/>
        </w:rPr>
        <w:t xml:space="preserve"> (</w:t>
      </w:r>
      <w:r w:rsidR="008A6446" w:rsidRPr="008A6446">
        <w:rPr>
          <w:rStyle w:val="hgkelc"/>
          <w:rFonts w:ascii="Times New Roman" w:hAnsi="Times New Roman" w:cs="Times New Roman"/>
          <w:sz w:val="20"/>
          <w:szCs w:val="20"/>
        </w:rPr>
        <w:t>± SD</w:t>
      </w:r>
      <w:r w:rsidR="008A6446" w:rsidRPr="008A6446">
        <w:rPr>
          <w:rFonts w:ascii="Times New Roman" w:hAnsi="Times New Roman" w:cs="Times New Roman"/>
          <w:sz w:val="20"/>
          <w:szCs w:val="20"/>
          <w:lang w:val="en-US"/>
        </w:rPr>
        <w:t xml:space="preserve">) across all subjects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842"/>
      </w:tblGrid>
      <w:tr w:rsidR="008A6446" w:rsidRPr="008A6446" w14:paraId="37D273F3" w14:textId="77777777" w:rsidTr="003B6F66"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4FF0328C" w14:textId="77777777" w:rsidR="008A6446" w:rsidRPr="008A6446" w:rsidRDefault="008A6446" w:rsidP="00EB711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4CCFF256" w14:textId="45A4142C" w:rsidR="008A6446" w:rsidRPr="00130071" w:rsidRDefault="008A6446" w:rsidP="00EB711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A64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Mean (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± SD</w:t>
            </w:r>
            <w:r w:rsidRPr="00130071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)</w:t>
            </w:r>
          </w:p>
        </w:tc>
      </w:tr>
      <w:tr w:rsidR="008A6446" w:rsidRPr="00A8628D" w14:paraId="37EC0CFC" w14:textId="77777777" w:rsidTr="003B6F66">
        <w:tc>
          <w:tcPr>
            <w:tcW w:w="1560" w:type="dxa"/>
            <w:tcBorders>
              <w:top w:val="single" w:sz="4" w:space="0" w:color="auto"/>
            </w:tcBorders>
          </w:tcPr>
          <w:p w14:paraId="1FB71529" w14:textId="15280257" w:rsidR="008A6446" w:rsidRPr="00A8628D" w:rsidRDefault="008A6446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1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4DB37E3D" w14:textId="1040AD8F" w:rsidR="008A6446" w:rsidRPr="008A6446" w:rsidRDefault="008A6446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r w:rsidRPr="008A6446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± 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="00130071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2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8A6446" w:rsidRPr="00903905" w14:paraId="1B06330D" w14:textId="77777777" w:rsidTr="003B6F66">
        <w:tc>
          <w:tcPr>
            <w:tcW w:w="1560" w:type="dxa"/>
          </w:tcPr>
          <w:p w14:paraId="75BAE6A7" w14:textId="48D7CEA2" w:rsidR="008A6446" w:rsidRPr="00A8628D" w:rsidRDefault="008A6446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2</w:t>
            </w:r>
          </w:p>
        </w:tc>
        <w:tc>
          <w:tcPr>
            <w:tcW w:w="1842" w:type="dxa"/>
          </w:tcPr>
          <w:p w14:paraId="1E2F7CF8" w14:textId="5EDFFAD8" w:rsidR="008A6446" w:rsidRPr="008A6446" w:rsidRDefault="008A6446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7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r w:rsidRPr="008A6446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 xml:space="preserve">± 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3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8A6446" w:rsidRPr="00903905" w14:paraId="4B29883C" w14:textId="77777777" w:rsidTr="003B6F66">
        <w:tc>
          <w:tcPr>
            <w:tcW w:w="1560" w:type="dxa"/>
          </w:tcPr>
          <w:p w14:paraId="57E12C4C" w14:textId="5A6F18EE" w:rsidR="008A6446" w:rsidRPr="00903905" w:rsidRDefault="008A6446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3</w:t>
            </w:r>
          </w:p>
        </w:tc>
        <w:tc>
          <w:tcPr>
            <w:tcW w:w="1842" w:type="dxa"/>
          </w:tcPr>
          <w:p w14:paraId="746D50C0" w14:textId="47C34119" w:rsidR="008A6446" w:rsidRPr="008A6446" w:rsidRDefault="008A6446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r w:rsidRPr="008A6446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 xml:space="preserve">± 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4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8A6446" w:rsidRPr="00903905" w14:paraId="53FE0AB6" w14:textId="77777777" w:rsidTr="003B6F66">
        <w:tc>
          <w:tcPr>
            <w:tcW w:w="1560" w:type="dxa"/>
            <w:tcBorders>
              <w:bottom w:val="single" w:sz="4" w:space="0" w:color="auto"/>
            </w:tcBorders>
          </w:tcPr>
          <w:p w14:paraId="135C3094" w14:textId="722E5A1C" w:rsidR="008A6446" w:rsidRPr="00903905" w:rsidRDefault="008A6446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4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52C05BE1" w14:textId="6F28DD0A" w:rsidR="008A6446" w:rsidRPr="008A6446" w:rsidRDefault="008A6446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r w:rsidRPr="008A6446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 xml:space="preserve">± 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3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</w:tbl>
    <w:p w14:paraId="2AE50058" w14:textId="1D04244E" w:rsidR="00974300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2F19662" w14:textId="49230378" w:rsidR="002625DB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F48F293" w14:textId="77777777" w:rsidR="002625DB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0446300" w14:textId="015F0E30" w:rsidR="003B6F66" w:rsidRPr="008A6446" w:rsidRDefault="00B868A7" w:rsidP="003B6F66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upplementary</w:t>
      </w:r>
      <w:r w:rsidR="003B6F66" w:rsidRPr="000E1CC4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Table </w:t>
      </w:r>
      <w:r w:rsidR="007935D5">
        <w:rPr>
          <w:rFonts w:ascii="Times New Roman" w:hAnsi="Times New Roman" w:cs="Times New Roman"/>
          <w:b/>
          <w:bCs/>
          <w:sz w:val="20"/>
          <w:szCs w:val="20"/>
          <w:lang w:val="en-US"/>
        </w:rPr>
        <w:t>5</w:t>
      </w:r>
      <w:r w:rsidR="003B6F66" w:rsidRPr="000E1CC4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 w:rsidR="000E1CC4">
        <w:rPr>
          <w:rFonts w:ascii="Times New Roman" w:hAnsi="Times New Roman" w:cs="Times New Roman"/>
          <w:sz w:val="20"/>
          <w:szCs w:val="20"/>
          <w:lang w:val="en-US"/>
        </w:rPr>
        <w:t>Post-hoc Kruskal-Wallis test to examine state-wise differences in overall connectivity (Chi</w:t>
      </w:r>
      <w:r w:rsidR="000E1CC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2</w:t>
      </w:r>
      <w:r w:rsidR="000E1CC4">
        <w:rPr>
          <w:rFonts w:ascii="Times New Roman" w:hAnsi="Times New Roman" w:cs="Times New Roman"/>
          <w:sz w:val="20"/>
          <w:szCs w:val="20"/>
          <w:lang w:val="en-US"/>
        </w:rPr>
        <w:t>=124</w:t>
      </w:r>
      <w:r w:rsidR="00CA313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0E1CC4">
        <w:rPr>
          <w:rFonts w:ascii="Times New Roman" w:hAnsi="Times New Roman" w:cs="Times New Roman"/>
          <w:sz w:val="20"/>
          <w:szCs w:val="20"/>
          <w:lang w:val="en-US"/>
        </w:rPr>
        <w:t>37, p &lt; 0</w:t>
      </w:r>
      <w:r w:rsidR="00CA313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0E1CC4">
        <w:rPr>
          <w:rFonts w:ascii="Times New Roman" w:hAnsi="Times New Roman" w:cs="Times New Roman"/>
          <w:sz w:val="20"/>
          <w:szCs w:val="20"/>
          <w:lang w:val="en-US"/>
        </w:rPr>
        <w:t xml:space="preserve">0001, df =3). The table contains the Bonferroni-corrected p-values for pairwise state comparison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1134"/>
      </w:tblGrid>
      <w:tr w:rsidR="000E1CC4" w:rsidRPr="008A6446" w14:paraId="5AA90264" w14:textId="1425A31E" w:rsidTr="000E1CC4"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96AAED" w14:textId="7C6F50F0" w:rsidR="000E1CC4" w:rsidRPr="003B6F66" w:rsidRDefault="000E1CC4" w:rsidP="003B6F6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Stat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EF71C5" w14:textId="2E16931E" w:rsidR="000E1CC4" w:rsidRPr="003B6F66" w:rsidRDefault="000E1CC4" w:rsidP="003B6F6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  <w:lang w:val="en-US"/>
              </w:rPr>
              <w:t>p</w:t>
            </w:r>
          </w:p>
        </w:tc>
      </w:tr>
      <w:tr w:rsidR="000E1CC4" w:rsidRPr="00A8628D" w14:paraId="64971851" w14:textId="36EC4B10" w:rsidTr="000E1CC4">
        <w:tc>
          <w:tcPr>
            <w:tcW w:w="2268" w:type="dxa"/>
            <w:tcBorders>
              <w:top w:val="single" w:sz="4" w:space="0" w:color="auto"/>
            </w:tcBorders>
          </w:tcPr>
          <w:p w14:paraId="20CDA85F" w14:textId="2F74130C" w:rsidR="000E1CC4" w:rsidRPr="003B6F66" w:rsidRDefault="000E1CC4" w:rsidP="003B6F6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1 - State 2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2087D02" w14:textId="689B8789" w:rsidR="000E1CC4" w:rsidRPr="000E1CC4" w:rsidRDefault="000E1CC4" w:rsidP="003B6F66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 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01</w:t>
            </w:r>
          </w:p>
        </w:tc>
      </w:tr>
      <w:tr w:rsidR="000E1CC4" w:rsidRPr="00903905" w14:paraId="72CA6B97" w14:textId="3AB07830" w:rsidTr="000E1CC4">
        <w:tc>
          <w:tcPr>
            <w:tcW w:w="2268" w:type="dxa"/>
          </w:tcPr>
          <w:p w14:paraId="138CD5F0" w14:textId="34F25183" w:rsidR="000E1CC4" w:rsidRPr="003B6F66" w:rsidRDefault="000E1CC4" w:rsidP="000E1CC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1 - State 3</w:t>
            </w:r>
          </w:p>
        </w:tc>
        <w:tc>
          <w:tcPr>
            <w:tcW w:w="1134" w:type="dxa"/>
          </w:tcPr>
          <w:p w14:paraId="1EFFA7B3" w14:textId="197DC252" w:rsidR="000E1CC4" w:rsidRPr="000E1CC4" w:rsidRDefault="000E1CC4" w:rsidP="000E1CC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 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01</w:t>
            </w:r>
          </w:p>
        </w:tc>
      </w:tr>
      <w:tr w:rsidR="000E1CC4" w:rsidRPr="00903905" w14:paraId="121FA82B" w14:textId="50D144D5" w:rsidTr="000E1CC4">
        <w:tc>
          <w:tcPr>
            <w:tcW w:w="2268" w:type="dxa"/>
          </w:tcPr>
          <w:p w14:paraId="5A8E7E55" w14:textId="047F88F5" w:rsidR="000E1CC4" w:rsidRPr="003B6F66" w:rsidRDefault="000E1CC4" w:rsidP="000E1CC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1 - State 4</w:t>
            </w:r>
          </w:p>
        </w:tc>
        <w:tc>
          <w:tcPr>
            <w:tcW w:w="1134" w:type="dxa"/>
          </w:tcPr>
          <w:p w14:paraId="074A922C" w14:textId="42AD5D81" w:rsidR="000E1CC4" w:rsidRPr="000E1CC4" w:rsidRDefault="000E1CC4" w:rsidP="000E1CC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</w:t>
            </w:r>
          </w:p>
        </w:tc>
      </w:tr>
      <w:tr w:rsidR="000E1CC4" w:rsidRPr="00903905" w14:paraId="3155840B" w14:textId="52D65FF3" w:rsidTr="000E1CC4">
        <w:tc>
          <w:tcPr>
            <w:tcW w:w="2268" w:type="dxa"/>
          </w:tcPr>
          <w:p w14:paraId="63833F3A" w14:textId="61BCFD53" w:rsidR="000E1CC4" w:rsidRPr="003B6F66" w:rsidRDefault="000E1CC4" w:rsidP="000E1CC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2 - State 3</w:t>
            </w:r>
          </w:p>
        </w:tc>
        <w:tc>
          <w:tcPr>
            <w:tcW w:w="1134" w:type="dxa"/>
          </w:tcPr>
          <w:p w14:paraId="052BCF70" w14:textId="78005FB9" w:rsidR="000E1CC4" w:rsidRPr="000E1CC4" w:rsidRDefault="000E1CC4" w:rsidP="000E1CC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</w:tr>
      <w:tr w:rsidR="000E1CC4" w:rsidRPr="00903905" w14:paraId="65551DED" w14:textId="77777777" w:rsidTr="000E1CC4">
        <w:tc>
          <w:tcPr>
            <w:tcW w:w="2268" w:type="dxa"/>
          </w:tcPr>
          <w:p w14:paraId="729E8007" w14:textId="38EB2E06" w:rsidR="000E1CC4" w:rsidRPr="003B6F66" w:rsidRDefault="000E1CC4" w:rsidP="000E1CC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2 - State 4</w:t>
            </w:r>
          </w:p>
        </w:tc>
        <w:tc>
          <w:tcPr>
            <w:tcW w:w="1134" w:type="dxa"/>
          </w:tcPr>
          <w:p w14:paraId="07F88D65" w14:textId="62360C33" w:rsidR="000E1CC4" w:rsidRPr="003B6F66" w:rsidRDefault="000E1CC4" w:rsidP="000E1CC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 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01</w:t>
            </w:r>
          </w:p>
        </w:tc>
      </w:tr>
      <w:tr w:rsidR="000E1CC4" w:rsidRPr="00903905" w14:paraId="3085B97F" w14:textId="77777777" w:rsidTr="000E1CC4">
        <w:tc>
          <w:tcPr>
            <w:tcW w:w="2268" w:type="dxa"/>
            <w:tcBorders>
              <w:bottom w:val="single" w:sz="4" w:space="0" w:color="auto"/>
            </w:tcBorders>
          </w:tcPr>
          <w:p w14:paraId="0D69FCD2" w14:textId="3FF3E8DE" w:rsidR="000E1CC4" w:rsidRPr="003B6F66" w:rsidRDefault="000E1CC4" w:rsidP="000E1CC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3 - State 4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2DAD762" w14:textId="766918D7" w:rsidR="000E1CC4" w:rsidRPr="004727AD" w:rsidRDefault="000E1CC4" w:rsidP="000E1CC4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 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01</w:t>
            </w:r>
          </w:p>
        </w:tc>
      </w:tr>
    </w:tbl>
    <w:p w14:paraId="7C6315B3" w14:textId="0C8EE565" w:rsidR="003B6F66" w:rsidRDefault="003B6F66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61030E0F" w14:textId="4D3F4265" w:rsidR="002625DB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EE2FA94" w14:textId="429C8204" w:rsidR="002625DB" w:rsidRPr="00A8628D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934BCBB" w14:textId="396C2995" w:rsidR="00023459" w:rsidRDefault="00023459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5841838" w14:textId="77777777" w:rsidR="00023459" w:rsidRPr="00A8628D" w:rsidRDefault="00023459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23A3CB3" w14:textId="178A5C93" w:rsidR="00974300" w:rsidRPr="00A8628D" w:rsidRDefault="00B868A7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lastRenderedPageBreak/>
        <w:t>Supplementary</w:t>
      </w:r>
      <w:r w:rsidR="00974300" w:rsidRPr="00A8628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Table</w:t>
      </w:r>
      <w:r w:rsidR="002B401F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</w:t>
      </w:r>
      <w:r w:rsidR="007935D5">
        <w:rPr>
          <w:rFonts w:ascii="Times New Roman" w:hAnsi="Times New Roman" w:cs="Times New Roman"/>
          <w:b/>
          <w:bCs/>
          <w:sz w:val="20"/>
          <w:szCs w:val="20"/>
          <w:lang w:val="en-US"/>
        </w:rPr>
        <w:t>6</w:t>
      </w:r>
      <w:r w:rsidR="00D325C8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974300" w:rsidRPr="00A8628D">
        <w:rPr>
          <w:rFonts w:ascii="Times New Roman" w:hAnsi="Times New Roman" w:cs="Times New Roman"/>
          <w:sz w:val="20"/>
          <w:szCs w:val="20"/>
          <w:lang w:val="en-US"/>
        </w:rPr>
        <w:t xml:space="preserve"> Two-way ANOVA for modularity. * indicates significant effect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23"/>
        <w:gridCol w:w="2034"/>
        <w:gridCol w:w="1559"/>
        <w:gridCol w:w="1276"/>
        <w:gridCol w:w="1270"/>
      </w:tblGrid>
      <w:tr w:rsidR="00425937" w:rsidRPr="00A8628D" w14:paraId="01D518FF" w14:textId="77777777" w:rsidTr="00425937">
        <w:tc>
          <w:tcPr>
            <w:tcW w:w="2923" w:type="dxa"/>
            <w:tcBorders>
              <w:top w:val="single" w:sz="4" w:space="0" w:color="auto"/>
              <w:bottom w:val="single" w:sz="4" w:space="0" w:color="auto"/>
            </w:tcBorders>
          </w:tcPr>
          <w:p w14:paraId="4BD5E349" w14:textId="77777777" w:rsidR="00425937" w:rsidRPr="00A8628D" w:rsidRDefault="00425937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034" w:type="dxa"/>
            <w:tcBorders>
              <w:top w:val="single" w:sz="4" w:space="0" w:color="auto"/>
              <w:bottom w:val="single" w:sz="4" w:space="0" w:color="auto"/>
            </w:tcBorders>
          </w:tcPr>
          <w:p w14:paraId="677D4B8C" w14:textId="77777777" w:rsidR="00425937" w:rsidRPr="00A8628D" w:rsidRDefault="00425937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Sum of square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4CC82681" w14:textId="77777777" w:rsidR="00425937" w:rsidRPr="00A8628D" w:rsidRDefault="00425937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Df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57A0B3D" w14:textId="77777777" w:rsidR="00425937" w:rsidRPr="00A8628D" w:rsidRDefault="00425937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F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</w:tcPr>
          <w:p w14:paraId="260DFDFA" w14:textId="77777777" w:rsidR="00425937" w:rsidRPr="00A8628D" w:rsidRDefault="00425937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p</w:t>
            </w:r>
          </w:p>
        </w:tc>
      </w:tr>
      <w:tr w:rsidR="00425937" w:rsidRPr="00A8628D" w14:paraId="0E78E4A9" w14:textId="77777777" w:rsidTr="00425937">
        <w:tc>
          <w:tcPr>
            <w:tcW w:w="2923" w:type="dxa"/>
            <w:tcBorders>
              <w:top w:val="single" w:sz="4" w:space="0" w:color="auto"/>
            </w:tcBorders>
          </w:tcPr>
          <w:p w14:paraId="672C9273" w14:textId="77777777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in effect: group</w:t>
            </w:r>
          </w:p>
        </w:tc>
        <w:tc>
          <w:tcPr>
            <w:tcW w:w="2034" w:type="dxa"/>
            <w:tcBorders>
              <w:top w:val="single" w:sz="4" w:space="0" w:color="auto"/>
            </w:tcBorders>
          </w:tcPr>
          <w:p w14:paraId="33FB3F3D" w14:textId="25BED325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12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48B5E27F" w14:textId="77777777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4BF0C17" w14:textId="18E9CB2C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</w:t>
            </w:r>
          </w:p>
        </w:tc>
        <w:tc>
          <w:tcPr>
            <w:tcW w:w="1270" w:type="dxa"/>
            <w:tcBorders>
              <w:top w:val="single" w:sz="4" w:space="0" w:color="auto"/>
            </w:tcBorders>
          </w:tcPr>
          <w:p w14:paraId="303F7BB0" w14:textId="71585881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76</w:t>
            </w:r>
          </w:p>
        </w:tc>
      </w:tr>
      <w:tr w:rsidR="00425937" w:rsidRPr="00903905" w14:paraId="64B12B2F" w14:textId="77777777" w:rsidTr="00425937">
        <w:tc>
          <w:tcPr>
            <w:tcW w:w="2923" w:type="dxa"/>
          </w:tcPr>
          <w:p w14:paraId="4EE8D314" w14:textId="77777777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in effect: state</w:t>
            </w:r>
          </w:p>
        </w:tc>
        <w:tc>
          <w:tcPr>
            <w:tcW w:w="2034" w:type="dxa"/>
          </w:tcPr>
          <w:p w14:paraId="54F67C22" w14:textId="223171F5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3</w:t>
            </w:r>
          </w:p>
        </w:tc>
        <w:tc>
          <w:tcPr>
            <w:tcW w:w="1559" w:type="dxa"/>
          </w:tcPr>
          <w:p w14:paraId="0F050457" w14:textId="77777777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76" w:type="dxa"/>
          </w:tcPr>
          <w:p w14:paraId="4E8424DE" w14:textId="7AFC109E" w:rsidR="00425937" w:rsidRPr="00A8628D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8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  <w:tc>
          <w:tcPr>
            <w:tcW w:w="1270" w:type="dxa"/>
          </w:tcPr>
          <w:p w14:paraId="3E873962" w14:textId="0147A9D6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="00A8628D"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A862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1 *</w:t>
            </w:r>
          </w:p>
        </w:tc>
      </w:tr>
      <w:tr w:rsidR="00425937" w:rsidRPr="00903905" w14:paraId="70BE0995" w14:textId="77777777" w:rsidTr="00425937">
        <w:tc>
          <w:tcPr>
            <w:tcW w:w="2923" w:type="dxa"/>
          </w:tcPr>
          <w:p w14:paraId="7BD287F5" w14:textId="77777777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action effect</w:t>
            </w:r>
          </w:p>
        </w:tc>
        <w:tc>
          <w:tcPr>
            <w:tcW w:w="2034" w:type="dxa"/>
          </w:tcPr>
          <w:p w14:paraId="56B6B2B2" w14:textId="1FB3971D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2</w:t>
            </w:r>
          </w:p>
        </w:tc>
        <w:tc>
          <w:tcPr>
            <w:tcW w:w="1559" w:type="dxa"/>
          </w:tcPr>
          <w:p w14:paraId="39F237B2" w14:textId="77777777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76" w:type="dxa"/>
          </w:tcPr>
          <w:p w14:paraId="1C4F8A1F" w14:textId="1E983C44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</w:p>
        </w:tc>
        <w:tc>
          <w:tcPr>
            <w:tcW w:w="1270" w:type="dxa"/>
          </w:tcPr>
          <w:p w14:paraId="327294AA" w14:textId="06128642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  <w:r w:rsidR="007E42D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</w:tc>
      </w:tr>
      <w:tr w:rsidR="00425937" w:rsidRPr="00903905" w14:paraId="6E8520AC" w14:textId="77777777" w:rsidTr="00425937">
        <w:tc>
          <w:tcPr>
            <w:tcW w:w="2923" w:type="dxa"/>
            <w:tcBorders>
              <w:bottom w:val="single" w:sz="4" w:space="0" w:color="auto"/>
            </w:tcBorders>
          </w:tcPr>
          <w:p w14:paraId="45829270" w14:textId="77777777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siduals</w:t>
            </w:r>
          </w:p>
        </w:tc>
        <w:tc>
          <w:tcPr>
            <w:tcW w:w="2034" w:type="dxa"/>
            <w:tcBorders>
              <w:bottom w:val="single" w:sz="4" w:space="0" w:color="auto"/>
            </w:tcBorders>
          </w:tcPr>
          <w:p w14:paraId="3D38AF86" w14:textId="3786ECB4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98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2B2838B" w14:textId="77777777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0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556D397F" w14:textId="77777777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0" w:type="dxa"/>
            <w:tcBorders>
              <w:bottom w:val="single" w:sz="4" w:space="0" w:color="auto"/>
            </w:tcBorders>
          </w:tcPr>
          <w:p w14:paraId="5A439A59" w14:textId="77777777" w:rsidR="00425937" w:rsidRPr="00903905" w:rsidRDefault="00425937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14:paraId="27E308D0" w14:textId="34B3CA18" w:rsidR="00425937" w:rsidRDefault="00425937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7A3F01B6" w14:textId="77777777" w:rsidR="00023459" w:rsidRDefault="00023459" w:rsidP="00EB711B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1D01FC51" w14:textId="77777777" w:rsidR="00023459" w:rsidRDefault="00023459" w:rsidP="00EB711B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6D4034AA" w14:textId="2A0BAD3E" w:rsidR="00EB711B" w:rsidRPr="008A6446" w:rsidRDefault="00B868A7" w:rsidP="00EB711B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upplementary</w:t>
      </w:r>
      <w:r w:rsidR="00EB711B" w:rsidRPr="00A8628D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Table </w:t>
      </w:r>
      <w:r w:rsidR="007935D5">
        <w:rPr>
          <w:rFonts w:ascii="Times New Roman" w:hAnsi="Times New Roman" w:cs="Times New Roman"/>
          <w:b/>
          <w:bCs/>
          <w:sz w:val="20"/>
          <w:szCs w:val="20"/>
          <w:lang w:val="en-US"/>
        </w:rPr>
        <w:t>7</w:t>
      </w:r>
      <w:r w:rsidR="00EB711B" w:rsidRPr="00A8628D">
        <w:rPr>
          <w:rFonts w:ascii="Times New Roman" w:hAnsi="Times New Roman" w:cs="Times New Roman"/>
          <w:sz w:val="20"/>
          <w:szCs w:val="20"/>
          <w:lang w:val="en-US"/>
        </w:rPr>
        <w:t>:</w:t>
      </w:r>
      <w:r w:rsidR="00EB711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EB711B" w:rsidRPr="008A6446">
        <w:rPr>
          <w:rFonts w:ascii="Times New Roman" w:hAnsi="Times New Roman" w:cs="Times New Roman"/>
          <w:sz w:val="20"/>
          <w:szCs w:val="20"/>
          <w:lang w:val="en-US"/>
        </w:rPr>
        <w:t xml:space="preserve">Average </w:t>
      </w:r>
      <w:r w:rsidR="00A70AB3">
        <w:rPr>
          <w:rFonts w:ascii="Times New Roman" w:hAnsi="Times New Roman" w:cs="Times New Roman"/>
          <w:sz w:val="20"/>
          <w:szCs w:val="20"/>
          <w:lang w:val="en-US"/>
        </w:rPr>
        <w:t xml:space="preserve">window-wise </w:t>
      </w:r>
      <w:r w:rsidR="00EB711B" w:rsidRPr="008A6446">
        <w:rPr>
          <w:rFonts w:ascii="Times New Roman" w:hAnsi="Times New Roman" w:cs="Times New Roman"/>
          <w:sz w:val="20"/>
          <w:szCs w:val="20"/>
          <w:lang w:val="en-US"/>
        </w:rPr>
        <w:t>modularity (</w:t>
      </w:r>
      <w:r w:rsidR="00EB711B" w:rsidRPr="008A6446">
        <w:rPr>
          <w:rStyle w:val="hgkelc"/>
          <w:rFonts w:ascii="Times New Roman" w:hAnsi="Times New Roman" w:cs="Times New Roman"/>
          <w:sz w:val="20"/>
          <w:szCs w:val="20"/>
        </w:rPr>
        <w:t>± SD</w:t>
      </w:r>
      <w:r w:rsidR="00EB711B" w:rsidRPr="008A6446">
        <w:rPr>
          <w:rFonts w:ascii="Times New Roman" w:hAnsi="Times New Roman" w:cs="Times New Roman"/>
          <w:sz w:val="20"/>
          <w:szCs w:val="20"/>
          <w:lang w:val="en-US"/>
        </w:rPr>
        <w:t xml:space="preserve">) across all subjects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842"/>
      </w:tblGrid>
      <w:tr w:rsidR="00EB711B" w:rsidRPr="00DF7361" w14:paraId="593EBB3F" w14:textId="77777777" w:rsidTr="003B6F66"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53315AE3" w14:textId="77777777" w:rsidR="00EB711B" w:rsidRPr="008A6446" w:rsidRDefault="00EB711B" w:rsidP="00EB711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27789D7E" w14:textId="77777777" w:rsidR="00EB711B" w:rsidRPr="00DF7361" w:rsidRDefault="00EB711B" w:rsidP="00EB711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8A644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Mean (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 xml:space="preserve">± </w:t>
            </w:r>
            <w:r w:rsidRPr="00DF7361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SD</w:t>
            </w:r>
            <w:r w:rsidRPr="00DF7361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)</w:t>
            </w:r>
          </w:p>
        </w:tc>
      </w:tr>
      <w:tr w:rsidR="00EB711B" w:rsidRPr="00A8628D" w14:paraId="6B259152" w14:textId="77777777" w:rsidTr="003B6F66">
        <w:tc>
          <w:tcPr>
            <w:tcW w:w="1560" w:type="dxa"/>
            <w:tcBorders>
              <w:top w:val="single" w:sz="4" w:space="0" w:color="auto"/>
            </w:tcBorders>
          </w:tcPr>
          <w:p w14:paraId="56A23CDF" w14:textId="77777777" w:rsidR="00EB711B" w:rsidRPr="00A8628D" w:rsidRDefault="00EB711B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1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290620D0" w14:textId="6FA8801A" w:rsidR="00EB711B" w:rsidRPr="008A6446" w:rsidRDefault="00EB711B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="001300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7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r w:rsidRPr="008A6446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± 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</w:t>
            </w:r>
            <w:r w:rsidR="00130071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6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EB711B" w:rsidRPr="00903905" w14:paraId="0B28B804" w14:textId="77777777" w:rsidTr="003B6F66">
        <w:tc>
          <w:tcPr>
            <w:tcW w:w="1560" w:type="dxa"/>
          </w:tcPr>
          <w:p w14:paraId="1B44D4C0" w14:textId="5C20053F" w:rsidR="00EB711B" w:rsidRPr="00A8628D" w:rsidRDefault="00EB711B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2</w:t>
            </w:r>
          </w:p>
        </w:tc>
        <w:tc>
          <w:tcPr>
            <w:tcW w:w="1842" w:type="dxa"/>
          </w:tcPr>
          <w:p w14:paraId="3AA29B33" w14:textId="567A6577" w:rsidR="00EB711B" w:rsidRPr="008A6446" w:rsidRDefault="00EB711B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="001300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2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r w:rsidRPr="008A6446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 xml:space="preserve">± 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</w:t>
            </w:r>
            <w:r w:rsidR="00130071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7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EB711B" w:rsidRPr="00903905" w14:paraId="6EEF64A5" w14:textId="77777777" w:rsidTr="003B6F66">
        <w:tc>
          <w:tcPr>
            <w:tcW w:w="1560" w:type="dxa"/>
          </w:tcPr>
          <w:p w14:paraId="342825AE" w14:textId="77777777" w:rsidR="00EB711B" w:rsidRPr="00903905" w:rsidRDefault="00EB711B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3</w:t>
            </w:r>
          </w:p>
        </w:tc>
        <w:tc>
          <w:tcPr>
            <w:tcW w:w="1842" w:type="dxa"/>
          </w:tcPr>
          <w:p w14:paraId="033A4ED8" w14:textId="4E7F810F" w:rsidR="00EB711B" w:rsidRPr="008A6446" w:rsidRDefault="00EB711B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="001300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r w:rsidRPr="008A6446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 xml:space="preserve">± 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</w:t>
            </w:r>
            <w:r w:rsidR="00130071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5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  <w:tr w:rsidR="00EB711B" w:rsidRPr="00903905" w14:paraId="00DCE2A7" w14:textId="77777777" w:rsidTr="003B6F66">
        <w:tc>
          <w:tcPr>
            <w:tcW w:w="1560" w:type="dxa"/>
            <w:tcBorders>
              <w:bottom w:val="single" w:sz="4" w:space="0" w:color="auto"/>
            </w:tcBorders>
          </w:tcPr>
          <w:p w14:paraId="70F50647" w14:textId="77777777" w:rsidR="00EB711B" w:rsidRPr="00903905" w:rsidRDefault="00EB711B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4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02FEB7C6" w14:textId="63E139CF" w:rsidR="00EB711B" w:rsidRPr="008A6446" w:rsidRDefault="00EB711B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A644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="00130071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1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(</w:t>
            </w:r>
            <w:r w:rsidRPr="008A6446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 xml:space="preserve">± 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EB711B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0</w:t>
            </w:r>
            <w:r w:rsidR="00130071">
              <w:rPr>
                <w:rStyle w:val="hgkelc"/>
                <w:rFonts w:ascii="Times New Roman" w:hAnsi="Times New Roman" w:cs="Times New Roman"/>
                <w:sz w:val="20"/>
                <w:szCs w:val="20"/>
              </w:rPr>
              <w:t>7</w:t>
            </w:r>
            <w:r w:rsidRPr="00EB711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)</w:t>
            </w:r>
          </w:p>
        </w:tc>
      </w:tr>
    </w:tbl>
    <w:p w14:paraId="0D8535BD" w14:textId="308DED9A" w:rsidR="00974300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FE0F7A6" w14:textId="048978D2" w:rsidR="002625DB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28ECB7C7" w14:textId="77777777" w:rsidR="002625DB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700C7CA1" w14:textId="762FC0F9" w:rsidR="000E1CC4" w:rsidRPr="008A6446" w:rsidRDefault="00B868A7" w:rsidP="000E1CC4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upplementary</w:t>
      </w:r>
      <w:r w:rsidR="000E1CC4" w:rsidRPr="000E1CC4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Table </w:t>
      </w:r>
      <w:r w:rsidR="007935D5">
        <w:rPr>
          <w:rFonts w:ascii="Times New Roman" w:hAnsi="Times New Roman" w:cs="Times New Roman"/>
          <w:b/>
          <w:bCs/>
          <w:sz w:val="20"/>
          <w:szCs w:val="20"/>
          <w:lang w:val="en-US"/>
        </w:rPr>
        <w:t>8</w:t>
      </w:r>
      <w:r w:rsidR="000E1CC4" w:rsidRPr="000E1CC4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 w:rsidR="000E1CC4">
        <w:rPr>
          <w:rFonts w:ascii="Times New Roman" w:hAnsi="Times New Roman" w:cs="Times New Roman"/>
          <w:sz w:val="20"/>
          <w:szCs w:val="20"/>
          <w:lang w:val="en-US"/>
        </w:rPr>
        <w:t>Post-hoc Kruskal-Wallis test to examine state-wise differences in modularity (Chi</w:t>
      </w:r>
      <w:r w:rsidR="000E1CC4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2</w:t>
      </w:r>
      <w:r w:rsidR="000E1CC4">
        <w:rPr>
          <w:rFonts w:ascii="Times New Roman" w:hAnsi="Times New Roman" w:cs="Times New Roman"/>
          <w:sz w:val="20"/>
          <w:szCs w:val="20"/>
          <w:lang w:val="en-US"/>
        </w:rPr>
        <w:t>=136</w:t>
      </w:r>
      <w:r w:rsidR="00CA313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0E1CC4">
        <w:rPr>
          <w:rFonts w:ascii="Times New Roman" w:hAnsi="Times New Roman" w:cs="Times New Roman"/>
          <w:sz w:val="20"/>
          <w:szCs w:val="20"/>
          <w:lang w:val="en-US"/>
        </w:rPr>
        <w:t>08, p &lt; 0</w:t>
      </w:r>
      <w:r w:rsidR="00CA313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0E1CC4">
        <w:rPr>
          <w:rFonts w:ascii="Times New Roman" w:hAnsi="Times New Roman" w:cs="Times New Roman"/>
          <w:sz w:val="20"/>
          <w:szCs w:val="20"/>
          <w:lang w:val="en-US"/>
        </w:rPr>
        <w:t xml:space="preserve">0001, df =3). The table contains the Bonferroni-corrected p-values for pairwise state comparison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1134"/>
      </w:tblGrid>
      <w:tr w:rsidR="000E1CC4" w:rsidRPr="008A6446" w14:paraId="3F0A823D" w14:textId="77777777" w:rsidTr="00DF7361"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161876" w14:textId="77777777" w:rsidR="000E1CC4" w:rsidRPr="003B6F66" w:rsidRDefault="000E1CC4" w:rsidP="00DF736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Stat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B536F8" w14:textId="77777777" w:rsidR="000E1CC4" w:rsidRPr="003B6F66" w:rsidRDefault="000E1CC4" w:rsidP="00DF7361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  <w:lang w:val="en-US"/>
              </w:rPr>
              <w:t>p</w:t>
            </w:r>
          </w:p>
        </w:tc>
      </w:tr>
      <w:tr w:rsidR="000E1CC4" w:rsidRPr="00A8628D" w14:paraId="18C99780" w14:textId="77777777" w:rsidTr="00DF7361">
        <w:tc>
          <w:tcPr>
            <w:tcW w:w="2268" w:type="dxa"/>
            <w:tcBorders>
              <w:top w:val="single" w:sz="4" w:space="0" w:color="auto"/>
            </w:tcBorders>
          </w:tcPr>
          <w:p w14:paraId="11333634" w14:textId="77777777" w:rsidR="000E1CC4" w:rsidRPr="003B6F66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1 - State 2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74B32CC6" w14:textId="4CF3A266" w:rsidR="000E1CC4" w:rsidRPr="000E1CC4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 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01</w:t>
            </w:r>
          </w:p>
        </w:tc>
      </w:tr>
      <w:tr w:rsidR="000E1CC4" w:rsidRPr="00903905" w14:paraId="1B96F125" w14:textId="77777777" w:rsidTr="00DF7361">
        <w:tc>
          <w:tcPr>
            <w:tcW w:w="2268" w:type="dxa"/>
          </w:tcPr>
          <w:p w14:paraId="08C5CED0" w14:textId="77777777" w:rsidR="000E1CC4" w:rsidRPr="003B6F66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1 - State 3</w:t>
            </w:r>
          </w:p>
        </w:tc>
        <w:tc>
          <w:tcPr>
            <w:tcW w:w="1134" w:type="dxa"/>
          </w:tcPr>
          <w:p w14:paraId="279BB5B7" w14:textId="49C20A14" w:rsidR="000E1CC4" w:rsidRPr="000E1CC4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 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01</w:t>
            </w:r>
          </w:p>
        </w:tc>
      </w:tr>
      <w:tr w:rsidR="000E1CC4" w:rsidRPr="00903905" w14:paraId="6E31B42E" w14:textId="77777777" w:rsidTr="00DF7361">
        <w:tc>
          <w:tcPr>
            <w:tcW w:w="2268" w:type="dxa"/>
          </w:tcPr>
          <w:p w14:paraId="08ADCCBF" w14:textId="77777777" w:rsidR="000E1CC4" w:rsidRPr="003B6F66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1 - State 4</w:t>
            </w:r>
          </w:p>
        </w:tc>
        <w:tc>
          <w:tcPr>
            <w:tcW w:w="1134" w:type="dxa"/>
          </w:tcPr>
          <w:p w14:paraId="0E9466A0" w14:textId="6AD8AB93" w:rsidR="000E1CC4" w:rsidRPr="000E1CC4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70</w:t>
            </w:r>
          </w:p>
        </w:tc>
      </w:tr>
      <w:tr w:rsidR="000E1CC4" w:rsidRPr="00903905" w14:paraId="69241167" w14:textId="77777777" w:rsidTr="00DF7361">
        <w:tc>
          <w:tcPr>
            <w:tcW w:w="2268" w:type="dxa"/>
          </w:tcPr>
          <w:p w14:paraId="03DA416D" w14:textId="77777777" w:rsidR="000E1CC4" w:rsidRPr="003B6F66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2 - State 3</w:t>
            </w:r>
          </w:p>
        </w:tc>
        <w:tc>
          <w:tcPr>
            <w:tcW w:w="1134" w:type="dxa"/>
          </w:tcPr>
          <w:p w14:paraId="670C97AF" w14:textId="14E0EC8D" w:rsidR="000E1CC4" w:rsidRPr="000E1CC4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 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01</w:t>
            </w:r>
          </w:p>
        </w:tc>
      </w:tr>
      <w:tr w:rsidR="000E1CC4" w:rsidRPr="00903905" w14:paraId="73B8025C" w14:textId="77777777" w:rsidTr="00DF7361">
        <w:tc>
          <w:tcPr>
            <w:tcW w:w="2268" w:type="dxa"/>
          </w:tcPr>
          <w:p w14:paraId="27BC8DC9" w14:textId="77777777" w:rsidR="000E1CC4" w:rsidRPr="003B6F66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2 - State 4</w:t>
            </w:r>
          </w:p>
        </w:tc>
        <w:tc>
          <w:tcPr>
            <w:tcW w:w="1134" w:type="dxa"/>
          </w:tcPr>
          <w:p w14:paraId="07982B0B" w14:textId="6C43687B" w:rsidR="000E1CC4" w:rsidRPr="003B6F66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</w:tr>
      <w:tr w:rsidR="000E1CC4" w:rsidRPr="00903905" w14:paraId="7DFDB88B" w14:textId="77777777" w:rsidTr="00DF7361">
        <w:tc>
          <w:tcPr>
            <w:tcW w:w="2268" w:type="dxa"/>
            <w:tcBorders>
              <w:bottom w:val="single" w:sz="4" w:space="0" w:color="auto"/>
            </w:tcBorders>
          </w:tcPr>
          <w:p w14:paraId="753F7A8E" w14:textId="77777777" w:rsidR="000E1CC4" w:rsidRPr="003B6F66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3B6F66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e 3 - State 4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1F4D9299" w14:textId="02B0955A" w:rsidR="000E1CC4" w:rsidRPr="004727AD" w:rsidRDefault="000E1CC4" w:rsidP="00DF7361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 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01</w:t>
            </w:r>
          </w:p>
        </w:tc>
      </w:tr>
    </w:tbl>
    <w:p w14:paraId="134C7C18" w14:textId="1B2A8280" w:rsidR="00974300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8DD38F9" w14:textId="69DF8571" w:rsidR="001452B8" w:rsidRDefault="001452B8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F0F29DA" w14:textId="77777777" w:rsidR="001452B8" w:rsidRPr="001452B8" w:rsidRDefault="001452B8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28C5BF16" w14:textId="1674297C" w:rsidR="00D57C7A" w:rsidRPr="001452B8" w:rsidRDefault="001452B8" w:rsidP="001452B8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D57C7A" w:rsidRPr="001452B8">
        <w:rPr>
          <w:rFonts w:ascii="Times New Roman" w:hAnsi="Times New Roman" w:cs="Times New Roman"/>
          <w:b/>
          <w:sz w:val="20"/>
          <w:szCs w:val="20"/>
        </w:rPr>
        <w:t xml:space="preserve">Table </w:t>
      </w:r>
      <w:r w:rsidR="007935D5">
        <w:rPr>
          <w:rFonts w:ascii="Times New Roman" w:hAnsi="Times New Roman" w:cs="Times New Roman"/>
          <w:b/>
          <w:sz w:val="20"/>
          <w:szCs w:val="20"/>
        </w:rPr>
        <w:t>9</w:t>
      </w:r>
      <w:r>
        <w:rPr>
          <w:rFonts w:ascii="Times New Roman" w:hAnsi="Times New Roman" w:cs="Times New Roman"/>
          <w:b/>
          <w:sz w:val="20"/>
          <w:szCs w:val="20"/>
        </w:rPr>
        <w:t>:</w:t>
      </w:r>
      <w:r w:rsidR="00D57C7A" w:rsidRPr="001452B8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D57C7A" w:rsidRPr="005D3463">
        <w:rPr>
          <w:rFonts w:ascii="Times New Roman" w:hAnsi="Times New Roman" w:cs="Times New Roman"/>
          <w:bCs/>
          <w:sz w:val="20"/>
          <w:szCs w:val="20"/>
        </w:rPr>
        <w:t>Group differences in occurrences of states</w:t>
      </w:r>
      <w:r w:rsidR="00D57C7A" w:rsidRPr="001452B8">
        <w:rPr>
          <w:rFonts w:ascii="Times New Roman" w:hAnsi="Times New Roman" w:cs="Times New Roman"/>
          <w:b/>
          <w:sz w:val="20"/>
          <w:szCs w:val="20"/>
        </w:rPr>
        <w:t>.</w:t>
      </w:r>
      <w:r w:rsidR="00D57C7A" w:rsidRPr="001452B8">
        <w:rPr>
          <w:rFonts w:ascii="Times New Roman" w:eastAsiaTheme="minorEastAsia" w:hAnsi="Times New Roman" w:cs="Times New Roman"/>
          <w:color w:val="000000" w:themeColor="text1"/>
          <w:sz w:val="20"/>
          <w:szCs w:val="20"/>
          <w:lang w:eastAsia="de-DE"/>
        </w:rPr>
        <w:t xml:space="preserve"> </w:t>
      </w:r>
      <w:r w:rsidR="00D57C7A" w:rsidRPr="001452B8">
        <w:rPr>
          <w:rFonts w:ascii="Times New Roman" w:hAnsi="Times New Roman" w:cs="Times New Roman"/>
          <w:sz w:val="20"/>
          <w:szCs w:val="20"/>
        </w:rPr>
        <w:t xml:space="preserve">Group differences were calculated using the z-test for population proportions. * p &lt; 0.05 (uncorrected). NMDARE = </w:t>
      </w:r>
      <w:r w:rsidR="00C87489" w:rsidRPr="00C87489">
        <w:rPr>
          <w:rFonts w:ascii="Times New Roman" w:hAnsi="Times New Roman" w:cs="Times New Roman"/>
          <w:sz w:val="20"/>
          <w:szCs w:val="20"/>
        </w:rPr>
        <w:t>anti-N</w:t>
      </w:r>
      <w:r w:rsidR="004D5B14">
        <w:rPr>
          <w:rFonts w:ascii="Times New Roman" w:hAnsi="Times New Roman" w:cs="Times New Roman"/>
          <w:sz w:val="20"/>
          <w:szCs w:val="20"/>
        </w:rPr>
        <w:t>MDA</w:t>
      </w:r>
      <w:r w:rsidR="00C87489" w:rsidRPr="00C87489">
        <w:rPr>
          <w:rFonts w:ascii="Times New Roman" w:hAnsi="Times New Roman" w:cs="Times New Roman"/>
          <w:sz w:val="20"/>
          <w:szCs w:val="20"/>
        </w:rPr>
        <w:t xml:space="preserve"> </w:t>
      </w:r>
      <w:r w:rsidR="00D57C7A" w:rsidRPr="001452B8">
        <w:rPr>
          <w:rFonts w:ascii="Times New Roman" w:hAnsi="Times New Roman" w:cs="Times New Roman"/>
          <w:sz w:val="20"/>
          <w:szCs w:val="20"/>
        </w:rPr>
        <w:t>receptor encephalitis.</w:t>
      </w:r>
    </w:p>
    <w:tbl>
      <w:tblPr>
        <w:tblW w:w="9066" w:type="dxa"/>
        <w:tblInd w:w="15" w:type="dxa"/>
        <w:tblCellMar>
          <w:top w:w="15" w:type="dxa"/>
          <w:left w:w="15" w:type="dxa"/>
          <w:right w:w="15" w:type="dxa"/>
        </w:tblCellMar>
        <w:tblLook w:val="0420" w:firstRow="1" w:lastRow="0" w:firstColumn="0" w:lastColumn="0" w:noHBand="0" w:noVBand="1"/>
      </w:tblPr>
      <w:tblGrid>
        <w:gridCol w:w="2379"/>
        <w:gridCol w:w="594"/>
        <w:gridCol w:w="2230"/>
        <w:gridCol w:w="2230"/>
        <w:gridCol w:w="674"/>
        <w:gridCol w:w="959"/>
      </w:tblGrid>
      <w:tr w:rsidR="00D57C7A" w:rsidRPr="001452B8" w14:paraId="03B00667" w14:textId="77777777" w:rsidTr="00F63E68">
        <w:trPr>
          <w:trHeight w:val="350"/>
        </w:trPr>
        <w:tc>
          <w:tcPr>
            <w:tcW w:w="23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5406CA8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5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39555AD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/>
                <w:bCs/>
                <w:sz w:val="20"/>
                <w:szCs w:val="20"/>
              </w:rPr>
            </w:pPr>
            <w:r w:rsidRPr="001452B8">
              <w:rPr>
                <w:b/>
                <w:bCs/>
                <w:sz w:val="20"/>
                <w:szCs w:val="20"/>
              </w:rPr>
              <w:t>State</w:t>
            </w:r>
          </w:p>
        </w:tc>
        <w:tc>
          <w:tcPr>
            <w:tcW w:w="22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04B63A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/>
                <w:bCs/>
                <w:sz w:val="20"/>
                <w:szCs w:val="20"/>
              </w:rPr>
            </w:pPr>
            <w:r w:rsidRPr="001452B8">
              <w:rPr>
                <w:b/>
                <w:bCs/>
                <w:sz w:val="20"/>
                <w:szCs w:val="20"/>
              </w:rPr>
              <w:t>NMDARE Patients</w:t>
            </w:r>
          </w:p>
          <w:p w14:paraId="06CF8386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/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(N, %)</w:t>
            </w:r>
          </w:p>
        </w:tc>
        <w:tc>
          <w:tcPr>
            <w:tcW w:w="22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1F564D9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/>
                <w:bCs/>
                <w:sz w:val="20"/>
                <w:szCs w:val="20"/>
              </w:rPr>
            </w:pPr>
            <w:r w:rsidRPr="001452B8">
              <w:rPr>
                <w:b/>
                <w:bCs/>
                <w:sz w:val="20"/>
                <w:szCs w:val="20"/>
              </w:rPr>
              <w:t xml:space="preserve">Healthy Controls </w:t>
            </w:r>
          </w:p>
          <w:p w14:paraId="1E2AC960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(N, %)</w:t>
            </w:r>
          </w:p>
        </w:tc>
        <w:tc>
          <w:tcPr>
            <w:tcW w:w="6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7C3AF8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/>
                <w:bCs/>
                <w:sz w:val="20"/>
                <w:szCs w:val="20"/>
              </w:rPr>
            </w:pPr>
            <w:r w:rsidRPr="001452B8">
              <w:rPr>
                <w:b/>
                <w:bCs/>
                <w:sz w:val="20"/>
                <w:szCs w:val="20"/>
              </w:rPr>
              <w:t>z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3AEF26CB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52B8">
              <w:rPr>
                <w:b/>
                <w:bCs/>
                <w:i/>
                <w:iCs/>
                <w:sz w:val="20"/>
                <w:szCs w:val="20"/>
              </w:rPr>
              <w:t>p</w:t>
            </w:r>
            <w:r w:rsidRPr="001452B8">
              <w:rPr>
                <w:b/>
                <w:bCs/>
                <w:i/>
                <w:iCs/>
                <w:sz w:val="20"/>
                <w:szCs w:val="20"/>
                <w:vertAlign w:val="subscript"/>
              </w:rPr>
              <w:t>uncorr</w:t>
            </w:r>
            <w:proofErr w:type="spellEnd"/>
          </w:p>
        </w:tc>
      </w:tr>
      <w:tr w:rsidR="00D57C7A" w:rsidRPr="001452B8" w14:paraId="33A6303F" w14:textId="77777777" w:rsidTr="00F63E68">
        <w:trPr>
          <w:trHeight w:val="341"/>
        </w:trPr>
        <w:tc>
          <w:tcPr>
            <w:tcW w:w="2379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249EE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/>
                <w:sz w:val="20"/>
                <w:szCs w:val="20"/>
              </w:rPr>
            </w:pPr>
            <w:r w:rsidRPr="001452B8">
              <w:rPr>
                <w:b/>
                <w:sz w:val="20"/>
                <w:szCs w:val="20"/>
              </w:rPr>
              <w:t>Occurrence</w:t>
            </w:r>
          </w:p>
        </w:tc>
        <w:tc>
          <w:tcPr>
            <w:tcW w:w="59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40ADEE3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1</w:t>
            </w:r>
          </w:p>
        </w:tc>
        <w:tc>
          <w:tcPr>
            <w:tcW w:w="2230" w:type="dxa"/>
            <w:tcBorders>
              <w:top w:val="single" w:sz="4" w:space="0" w:color="auto"/>
            </w:tcBorders>
            <w:vAlign w:val="center"/>
          </w:tcPr>
          <w:p w14:paraId="6015A9D7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N=49, 85.96%</w:t>
            </w:r>
          </w:p>
        </w:tc>
        <w:tc>
          <w:tcPr>
            <w:tcW w:w="223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A219537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N=55, 90.16%</w:t>
            </w:r>
          </w:p>
        </w:tc>
        <w:tc>
          <w:tcPr>
            <w:tcW w:w="6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5663F57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0.70</w:t>
            </w:r>
          </w:p>
        </w:tc>
        <w:tc>
          <w:tcPr>
            <w:tcW w:w="959" w:type="dxa"/>
            <w:tcBorders>
              <w:top w:val="single" w:sz="4" w:space="0" w:color="auto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2E98B6B6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0.48</w:t>
            </w:r>
          </w:p>
        </w:tc>
      </w:tr>
      <w:tr w:rsidR="00D57C7A" w:rsidRPr="001452B8" w14:paraId="72FD4093" w14:textId="77777777" w:rsidTr="00F63E68">
        <w:trPr>
          <w:trHeight w:val="339"/>
        </w:trPr>
        <w:tc>
          <w:tcPr>
            <w:tcW w:w="2379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995A959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  <w:vAlign w:val="center"/>
          </w:tcPr>
          <w:p w14:paraId="4D8E613F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2</w:t>
            </w:r>
          </w:p>
        </w:tc>
        <w:tc>
          <w:tcPr>
            <w:tcW w:w="2230" w:type="dxa"/>
            <w:vAlign w:val="center"/>
          </w:tcPr>
          <w:p w14:paraId="6A358447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N=42, 73.68%</w:t>
            </w:r>
          </w:p>
        </w:tc>
        <w:tc>
          <w:tcPr>
            <w:tcW w:w="2230" w:type="dxa"/>
            <w:shd w:val="clear" w:color="auto" w:fill="auto"/>
            <w:vAlign w:val="center"/>
          </w:tcPr>
          <w:p w14:paraId="22208231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N=31, 50.82%</w:t>
            </w:r>
          </w:p>
        </w:tc>
        <w:tc>
          <w:tcPr>
            <w:tcW w:w="674" w:type="dxa"/>
            <w:shd w:val="clear" w:color="auto" w:fill="auto"/>
            <w:vAlign w:val="center"/>
          </w:tcPr>
          <w:p w14:paraId="542F68F1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2.34</w:t>
            </w:r>
          </w:p>
        </w:tc>
        <w:tc>
          <w:tcPr>
            <w:tcW w:w="959" w:type="dxa"/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39D9C8E8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0.019*</w:t>
            </w:r>
          </w:p>
        </w:tc>
      </w:tr>
      <w:tr w:rsidR="00D57C7A" w:rsidRPr="001452B8" w14:paraId="4BF35A02" w14:textId="77777777" w:rsidTr="00F63E68">
        <w:trPr>
          <w:trHeight w:val="339"/>
        </w:trPr>
        <w:tc>
          <w:tcPr>
            <w:tcW w:w="2379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8A32E80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594" w:type="dxa"/>
            <w:shd w:val="clear" w:color="auto" w:fill="auto"/>
            <w:vAlign w:val="center"/>
          </w:tcPr>
          <w:p w14:paraId="273BE24E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3</w:t>
            </w:r>
          </w:p>
        </w:tc>
        <w:tc>
          <w:tcPr>
            <w:tcW w:w="2230" w:type="dxa"/>
            <w:vAlign w:val="center"/>
          </w:tcPr>
          <w:p w14:paraId="3F65A347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N=28, 49.12%</w:t>
            </w:r>
          </w:p>
        </w:tc>
        <w:tc>
          <w:tcPr>
            <w:tcW w:w="2230" w:type="dxa"/>
            <w:shd w:val="clear" w:color="auto" w:fill="auto"/>
            <w:vAlign w:val="center"/>
          </w:tcPr>
          <w:p w14:paraId="3935A592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N=28, 45.90%</w:t>
            </w:r>
          </w:p>
        </w:tc>
        <w:tc>
          <w:tcPr>
            <w:tcW w:w="674" w:type="dxa"/>
            <w:shd w:val="clear" w:color="auto" w:fill="auto"/>
            <w:vAlign w:val="center"/>
          </w:tcPr>
          <w:p w14:paraId="5A1DB684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-0.35</w:t>
            </w:r>
          </w:p>
        </w:tc>
        <w:tc>
          <w:tcPr>
            <w:tcW w:w="959" w:type="dxa"/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40EFD60C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0.73</w:t>
            </w:r>
          </w:p>
        </w:tc>
      </w:tr>
      <w:tr w:rsidR="00D57C7A" w:rsidRPr="001452B8" w14:paraId="150504CB" w14:textId="77777777" w:rsidTr="00F63E68">
        <w:trPr>
          <w:trHeight w:val="339"/>
        </w:trPr>
        <w:tc>
          <w:tcPr>
            <w:tcW w:w="2379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1D0DBC9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59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48C9EC9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4</w:t>
            </w:r>
          </w:p>
        </w:tc>
        <w:tc>
          <w:tcPr>
            <w:tcW w:w="2230" w:type="dxa"/>
            <w:tcBorders>
              <w:bottom w:val="single" w:sz="4" w:space="0" w:color="auto"/>
            </w:tcBorders>
            <w:vAlign w:val="center"/>
          </w:tcPr>
          <w:p w14:paraId="31B46D05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N=34, 59.65%</w:t>
            </w:r>
          </w:p>
        </w:tc>
        <w:tc>
          <w:tcPr>
            <w:tcW w:w="22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1C73726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N=31, 50.82%</w:t>
            </w:r>
          </w:p>
        </w:tc>
        <w:tc>
          <w:tcPr>
            <w:tcW w:w="6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29BA0F3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-0.96</w:t>
            </w:r>
          </w:p>
        </w:tc>
        <w:tc>
          <w:tcPr>
            <w:tcW w:w="959" w:type="dxa"/>
            <w:tcBorders>
              <w:bottom w:val="single" w:sz="4" w:space="0" w:color="auto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277A2C5F" w14:textId="77777777" w:rsidR="00D57C7A" w:rsidRPr="001452B8" w:rsidRDefault="00D57C7A" w:rsidP="001452B8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</w:rPr>
            </w:pPr>
            <w:r w:rsidRPr="001452B8">
              <w:rPr>
                <w:bCs/>
                <w:sz w:val="20"/>
                <w:szCs w:val="20"/>
              </w:rPr>
              <w:t>0.34</w:t>
            </w:r>
          </w:p>
        </w:tc>
      </w:tr>
    </w:tbl>
    <w:p w14:paraId="28641AA6" w14:textId="77777777" w:rsidR="009831D2" w:rsidRDefault="009831D2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B7BC742" w14:textId="43C555F4" w:rsidR="002625DB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47F4F9B" w14:textId="77777777" w:rsidR="001452B8" w:rsidRPr="00903905" w:rsidRDefault="001452B8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49D53FD" w14:textId="34CA9DD2" w:rsidR="00974300" w:rsidRPr="00903905" w:rsidRDefault="00B868A7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upplementary</w:t>
      </w:r>
      <w:r w:rsidR="00974300" w:rsidRPr="00903905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</w:t>
      </w:r>
      <w:r w:rsidR="00974300" w:rsidRPr="00F63E68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Table </w:t>
      </w:r>
      <w:r w:rsidR="007935D5" w:rsidRPr="00F63E68">
        <w:rPr>
          <w:rFonts w:ascii="Times New Roman" w:hAnsi="Times New Roman" w:cs="Times New Roman"/>
          <w:b/>
          <w:bCs/>
          <w:sz w:val="20"/>
          <w:szCs w:val="20"/>
          <w:lang w:val="en-US"/>
        </w:rPr>
        <w:t>10</w:t>
      </w:r>
      <w:r w:rsidR="00974300" w:rsidRPr="00F63E68">
        <w:rPr>
          <w:rFonts w:ascii="Times New Roman" w:hAnsi="Times New Roman" w:cs="Times New Roman"/>
          <w:sz w:val="20"/>
          <w:szCs w:val="20"/>
          <w:lang w:val="en-US"/>
        </w:rPr>
        <w:t>: Two-way ANOVA</w: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for dwell time. * indicates significant effect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23"/>
        <w:gridCol w:w="2034"/>
        <w:gridCol w:w="1559"/>
        <w:gridCol w:w="1276"/>
        <w:gridCol w:w="1270"/>
      </w:tblGrid>
      <w:tr w:rsidR="0099498C" w:rsidRPr="00903905" w14:paraId="1EC3F7C9" w14:textId="77777777" w:rsidTr="00BF3C05">
        <w:tc>
          <w:tcPr>
            <w:tcW w:w="2923" w:type="dxa"/>
            <w:tcBorders>
              <w:top w:val="single" w:sz="4" w:space="0" w:color="auto"/>
              <w:bottom w:val="single" w:sz="4" w:space="0" w:color="auto"/>
            </w:tcBorders>
          </w:tcPr>
          <w:p w14:paraId="50923C73" w14:textId="77777777" w:rsidR="0099498C" w:rsidRPr="00903905" w:rsidRDefault="0099498C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034" w:type="dxa"/>
            <w:tcBorders>
              <w:top w:val="single" w:sz="4" w:space="0" w:color="auto"/>
              <w:bottom w:val="single" w:sz="4" w:space="0" w:color="auto"/>
            </w:tcBorders>
          </w:tcPr>
          <w:p w14:paraId="1525F7CC" w14:textId="77777777" w:rsidR="0099498C" w:rsidRPr="00903905" w:rsidRDefault="0099498C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Sum of square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6CA015CA" w14:textId="77777777" w:rsidR="0099498C" w:rsidRPr="00903905" w:rsidRDefault="0099498C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Df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470C790" w14:textId="77777777" w:rsidR="0099498C" w:rsidRPr="00903905" w:rsidRDefault="0099498C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F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</w:tcPr>
          <w:p w14:paraId="05A4CFC9" w14:textId="77777777" w:rsidR="0099498C" w:rsidRPr="00903905" w:rsidRDefault="0099498C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p</w:t>
            </w:r>
          </w:p>
        </w:tc>
      </w:tr>
      <w:tr w:rsidR="0099498C" w:rsidRPr="00903905" w14:paraId="72DACF45" w14:textId="77777777" w:rsidTr="00BF3C05">
        <w:tc>
          <w:tcPr>
            <w:tcW w:w="2923" w:type="dxa"/>
            <w:tcBorders>
              <w:top w:val="single" w:sz="4" w:space="0" w:color="auto"/>
            </w:tcBorders>
          </w:tcPr>
          <w:p w14:paraId="5F05A279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in effect: group</w:t>
            </w:r>
          </w:p>
        </w:tc>
        <w:tc>
          <w:tcPr>
            <w:tcW w:w="2034" w:type="dxa"/>
            <w:tcBorders>
              <w:top w:val="single" w:sz="4" w:space="0" w:color="auto"/>
            </w:tcBorders>
          </w:tcPr>
          <w:p w14:paraId="7636EE98" w14:textId="79A25615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068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346C39FA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6F8EFEE" w14:textId="57B5888F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9</w:t>
            </w:r>
          </w:p>
        </w:tc>
        <w:tc>
          <w:tcPr>
            <w:tcW w:w="1270" w:type="dxa"/>
            <w:tcBorders>
              <w:top w:val="single" w:sz="4" w:space="0" w:color="auto"/>
            </w:tcBorders>
          </w:tcPr>
          <w:p w14:paraId="07195B93" w14:textId="68EA809D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7E42D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96</w:t>
            </w:r>
            <w:r w:rsidR="003E7A55"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*</w:t>
            </w:r>
          </w:p>
        </w:tc>
      </w:tr>
      <w:tr w:rsidR="0099498C" w:rsidRPr="00903905" w14:paraId="00344915" w14:textId="77777777" w:rsidTr="00BF3C05">
        <w:tc>
          <w:tcPr>
            <w:tcW w:w="2923" w:type="dxa"/>
          </w:tcPr>
          <w:p w14:paraId="4F4E8519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in effect: state</w:t>
            </w:r>
          </w:p>
        </w:tc>
        <w:tc>
          <w:tcPr>
            <w:tcW w:w="2034" w:type="dxa"/>
          </w:tcPr>
          <w:p w14:paraId="1254F3D1" w14:textId="5F1B5959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8622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</w:t>
            </w:r>
          </w:p>
        </w:tc>
        <w:tc>
          <w:tcPr>
            <w:tcW w:w="1559" w:type="dxa"/>
          </w:tcPr>
          <w:p w14:paraId="601A4355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76" w:type="dxa"/>
          </w:tcPr>
          <w:p w14:paraId="6A960CBC" w14:textId="1A801F2F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3</w:t>
            </w:r>
          </w:p>
        </w:tc>
        <w:tc>
          <w:tcPr>
            <w:tcW w:w="1270" w:type="dxa"/>
          </w:tcPr>
          <w:p w14:paraId="197387FA" w14:textId="6A4A3E5C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</w:t>
            </w:r>
            <w:r w:rsidR="007E42D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21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*</w:t>
            </w:r>
          </w:p>
        </w:tc>
      </w:tr>
      <w:tr w:rsidR="0099498C" w:rsidRPr="00903905" w14:paraId="4A16B8E6" w14:textId="77777777" w:rsidTr="00BF3C05">
        <w:tc>
          <w:tcPr>
            <w:tcW w:w="2923" w:type="dxa"/>
          </w:tcPr>
          <w:p w14:paraId="70E45423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action effect</w:t>
            </w:r>
          </w:p>
        </w:tc>
        <w:tc>
          <w:tcPr>
            <w:tcW w:w="2034" w:type="dxa"/>
          </w:tcPr>
          <w:p w14:paraId="027CB4B0" w14:textId="72E36903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411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</w:t>
            </w:r>
          </w:p>
        </w:tc>
        <w:tc>
          <w:tcPr>
            <w:tcW w:w="1559" w:type="dxa"/>
          </w:tcPr>
          <w:p w14:paraId="052C6A14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76" w:type="dxa"/>
          </w:tcPr>
          <w:p w14:paraId="13EE4634" w14:textId="5B1A09DB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</w:t>
            </w:r>
          </w:p>
        </w:tc>
        <w:tc>
          <w:tcPr>
            <w:tcW w:w="1270" w:type="dxa"/>
          </w:tcPr>
          <w:p w14:paraId="3708078F" w14:textId="3A985A4E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</w:t>
            </w:r>
          </w:p>
        </w:tc>
      </w:tr>
      <w:tr w:rsidR="0099498C" w:rsidRPr="00903905" w14:paraId="2D8F4728" w14:textId="77777777" w:rsidTr="00BF3C05">
        <w:tc>
          <w:tcPr>
            <w:tcW w:w="2923" w:type="dxa"/>
            <w:tcBorders>
              <w:bottom w:val="single" w:sz="4" w:space="0" w:color="auto"/>
            </w:tcBorders>
          </w:tcPr>
          <w:p w14:paraId="64C03DB3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siduals</w:t>
            </w:r>
          </w:p>
        </w:tc>
        <w:tc>
          <w:tcPr>
            <w:tcW w:w="2034" w:type="dxa"/>
            <w:tcBorders>
              <w:bottom w:val="single" w:sz="4" w:space="0" w:color="auto"/>
            </w:tcBorders>
          </w:tcPr>
          <w:p w14:paraId="3E0BD651" w14:textId="35C76758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85147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6729B68B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0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64CD986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0" w:type="dxa"/>
            <w:tcBorders>
              <w:bottom w:val="single" w:sz="4" w:space="0" w:color="auto"/>
            </w:tcBorders>
          </w:tcPr>
          <w:p w14:paraId="0D41BA28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14:paraId="7DD5C85A" w14:textId="285E189E" w:rsidR="00974300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CE33918" w14:textId="7412236F" w:rsidR="002625DB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D06D280" w14:textId="77777777" w:rsidR="002625DB" w:rsidRPr="00903905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3BE639B" w14:textId="54339759" w:rsidR="00974300" w:rsidRPr="00903905" w:rsidRDefault="00B868A7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upplementary</w:t>
      </w:r>
      <w:r w:rsidR="00974300" w:rsidRPr="00903905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Table </w:t>
      </w:r>
      <w:r w:rsidR="007935D5">
        <w:rPr>
          <w:rFonts w:ascii="Times New Roman" w:hAnsi="Times New Roman" w:cs="Times New Roman"/>
          <w:b/>
          <w:bCs/>
          <w:sz w:val="20"/>
          <w:szCs w:val="20"/>
          <w:lang w:val="en-US"/>
        </w:rPr>
        <w:t>11</w: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t>: Two-way ANOVA for transition frequencies</w:t>
      </w:r>
      <w:r w:rsidR="00314678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* indicates significant effect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23"/>
        <w:gridCol w:w="2034"/>
        <w:gridCol w:w="1559"/>
        <w:gridCol w:w="1276"/>
        <w:gridCol w:w="1270"/>
      </w:tblGrid>
      <w:tr w:rsidR="0099498C" w:rsidRPr="00903905" w14:paraId="07BB4675" w14:textId="77777777" w:rsidTr="00BF3C05">
        <w:tc>
          <w:tcPr>
            <w:tcW w:w="2923" w:type="dxa"/>
            <w:tcBorders>
              <w:top w:val="single" w:sz="4" w:space="0" w:color="auto"/>
              <w:bottom w:val="single" w:sz="4" w:space="0" w:color="auto"/>
            </w:tcBorders>
          </w:tcPr>
          <w:p w14:paraId="55833051" w14:textId="77777777" w:rsidR="0099498C" w:rsidRPr="00903905" w:rsidRDefault="0099498C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034" w:type="dxa"/>
            <w:tcBorders>
              <w:top w:val="single" w:sz="4" w:space="0" w:color="auto"/>
              <w:bottom w:val="single" w:sz="4" w:space="0" w:color="auto"/>
            </w:tcBorders>
          </w:tcPr>
          <w:p w14:paraId="24E17E6D" w14:textId="77777777" w:rsidR="0099498C" w:rsidRPr="00903905" w:rsidRDefault="0099498C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Sum of square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79BBDDC2" w14:textId="77777777" w:rsidR="0099498C" w:rsidRPr="00903905" w:rsidRDefault="0099498C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Df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737443A" w14:textId="77777777" w:rsidR="0099498C" w:rsidRPr="00903905" w:rsidRDefault="0099498C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F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</w:tcPr>
          <w:p w14:paraId="5E413C83" w14:textId="77777777" w:rsidR="0099498C" w:rsidRPr="00903905" w:rsidRDefault="0099498C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p</w:t>
            </w:r>
          </w:p>
        </w:tc>
      </w:tr>
      <w:tr w:rsidR="0099498C" w:rsidRPr="00903905" w14:paraId="1EB11847" w14:textId="77777777" w:rsidTr="00BF3C05">
        <w:tc>
          <w:tcPr>
            <w:tcW w:w="2923" w:type="dxa"/>
            <w:tcBorders>
              <w:top w:val="single" w:sz="4" w:space="0" w:color="auto"/>
            </w:tcBorders>
          </w:tcPr>
          <w:p w14:paraId="368ABA51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in effect: group</w:t>
            </w:r>
          </w:p>
        </w:tc>
        <w:tc>
          <w:tcPr>
            <w:tcW w:w="2034" w:type="dxa"/>
            <w:tcBorders>
              <w:top w:val="single" w:sz="4" w:space="0" w:color="auto"/>
            </w:tcBorders>
          </w:tcPr>
          <w:p w14:paraId="031A77AB" w14:textId="1A6CB38F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96D7E1D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88BF1B5" w14:textId="14C32572" w:rsidR="0099498C" w:rsidRPr="00903905" w:rsidRDefault="003E7A55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7</w:t>
            </w:r>
          </w:p>
        </w:tc>
        <w:tc>
          <w:tcPr>
            <w:tcW w:w="1270" w:type="dxa"/>
            <w:tcBorders>
              <w:top w:val="single" w:sz="4" w:space="0" w:color="auto"/>
            </w:tcBorders>
          </w:tcPr>
          <w:p w14:paraId="5BC48F0F" w14:textId="5A36FD23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3E7A55"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4</w:t>
            </w:r>
            <w:r w:rsidR="004329CD"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*</w:t>
            </w:r>
          </w:p>
        </w:tc>
      </w:tr>
      <w:tr w:rsidR="0099498C" w:rsidRPr="00903905" w14:paraId="4C83742F" w14:textId="77777777" w:rsidTr="00BF3C05">
        <w:tc>
          <w:tcPr>
            <w:tcW w:w="2923" w:type="dxa"/>
          </w:tcPr>
          <w:p w14:paraId="0AFD2FDE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in effect: state</w:t>
            </w:r>
          </w:p>
        </w:tc>
        <w:tc>
          <w:tcPr>
            <w:tcW w:w="2034" w:type="dxa"/>
          </w:tcPr>
          <w:p w14:paraId="2E22037C" w14:textId="55004ACE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7</w:t>
            </w:r>
          </w:p>
        </w:tc>
        <w:tc>
          <w:tcPr>
            <w:tcW w:w="1559" w:type="dxa"/>
          </w:tcPr>
          <w:p w14:paraId="69EC697C" w14:textId="5630E8A5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1276" w:type="dxa"/>
          </w:tcPr>
          <w:p w14:paraId="2D97B827" w14:textId="20997781" w:rsidR="0099498C" w:rsidRPr="00903905" w:rsidRDefault="003E7A55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6</w:t>
            </w:r>
          </w:p>
        </w:tc>
        <w:tc>
          <w:tcPr>
            <w:tcW w:w="1270" w:type="dxa"/>
          </w:tcPr>
          <w:p w14:paraId="30807E8B" w14:textId="69CF7E0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&lt;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</w:t>
            </w:r>
            <w:r w:rsidR="007E42D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 *</w:t>
            </w:r>
          </w:p>
        </w:tc>
      </w:tr>
      <w:tr w:rsidR="0099498C" w:rsidRPr="00903905" w14:paraId="75B6A434" w14:textId="77777777" w:rsidTr="00BF3C05">
        <w:tc>
          <w:tcPr>
            <w:tcW w:w="2923" w:type="dxa"/>
          </w:tcPr>
          <w:p w14:paraId="6A0D192C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action effect</w:t>
            </w:r>
          </w:p>
        </w:tc>
        <w:tc>
          <w:tcPr>
            <w:tcW w:w="2034" w:type="dxa"/>
          </w:tcPr>
          <w:p w14:paraId="138B8E9E" w14:textId="48A0163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1559" w:type="dxa"/>
          </w:tcPr>
          <w:p w14:paraId="6BEB10DF" w14:textId="1B5F2361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1276" w:type="dxa"/>
          </w:tcPr>
          <w:p w14:paraId="33F3342C" w14:textId="3653C6C0" w:rsidR="0099498C" w:rsidRPr="00903905" w:rsidRDefault="003E7A55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3</w:t>
            </w:r>
          </w:p>
        </w:tc>
        <w:tc>
          <w:tcPr>
            <w:tcW w:w="1270" w:type="dxa"/>
          </w:tcPr>
          <w:p w14:paraId="14254AE3" w14:textId="614C7179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="007E42D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</w:t>
            </w:r>
          </w:p>
        </w:tc>
      </w:tr>
      <w:tr w:rsidR="0099498C" w:rsidRPr="00903905" w14:paraId="75F8DD96" w14:textId="77777777" w:rsidTr="00BF3C05">
        <w:tc>
          <w:tcPr>
            <w:tcW w:w="2923" w:type="dxa"/>
            <w:tcBorders>
              <w:bottom w:val="single" w:sz="4" w:space="0" w:color="auto"/>
            </w:tcBorders>
          </w:tcPr>
          <w:p w14:paraId="7AC65280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siduals</w:t>
            </w:r>
          </w:p>
        </w:tc>
        <w:tc>
          <w:tcPr>
            <w:tcW w:w="2034" w:type="dxa"/>
            <w:tcBorders>
              <w:bottom w:val="single" w:sz="4" w:space="0" w:color="auto"/>
            </w:tcBorders>
          </w:tcPr>
          <w:p w14:paraId="25580332" w14:textId="37788E39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39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6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3C7F5108" w14:textId="78DBECAE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96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7B547EC3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0" w:type="dxa"/>
            <w:tcBorders>
              <w:bottom w:val="single" w:sz="4" w:space="0" w:color="auto"/>
            </w:tcBorders>
          </w:tcPr>
          <w:p w14:paraId="738FFD64" w14:textId="77777777" w:rsidR="0099498C" w:rsidRPr="00903905" w:rsidRDefault="0099498C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14:paraId="7FCE3EF5" w14:textId="21F9A4CA" w:rsidR="00F41B31" w:rsidRDefault="00F41B31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0F6F3B5" w14:textId="34C730BB" w:rsidR="0025668C" w:rsidRPr="00903905" w:rsidRDefault="00B868A7" w:rsidP="0025668C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lastRenderedPageBreak/>
        <w:t>Supplementary</w:t>
      </w:r>
      <w:r w:rsidR="0025668C" w:rsidRPr="00903905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Table </w:t>
      </w:r>
      <w:r w:rsidR="000E1CC4"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 w:rsidR="007935D5">
        <w:rPr>
          <w:rFonts w:ascii="Times New Roman" w:hAnsi="Times New Roman" w:cs="Times New Roman"/>
          <w:b/>
          <w:bCs/>
          <w:sz w:val="20"/>
          <w:szCs w:val="20"/>
          <w:lang w:val="en-US"/>
        </w:rPr>
        <w:t>2</w:t>
      </w:r>
      <w:r w:rsidR="0025668C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: Two-way ANOVA for fraction time. * indicates significant effect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23"/>
        <w:gridCol w:w="2034"/>
        <w:gridCol w:w="1559"/>
        <w:gridCol w:w="1276"/>
        <w:gridCol w:w="1270"/>
      </w:tblGrid>
      <w:tr w:rsidR="0025668C" w:rsidRPr="00903905" w14:paraId="01A08423" w14:textId="77777777" w:rsidTr="00EB711B">
        <w:tc>
          <w:tcPr>
            <w:tcW w:w="2923" w:type="dxa"/>
            <w:tcBorders>
              <w:top w:val="single" w:sz="4" w:space="0" w:color="auto"/>
              <w:bottom w:val="single" w:sz="4" w:space="0" w:color="auto"/>
            </w:tcBorders>
          </w:tcPr>
          <w:p w14:paraId="5CF04EAE" w14:textId="77777777" w:rsidR="0025668C" w:rsidRPr="00903905" w:rsidRDefault="0025668C" w:rsidP="00EB711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034" w:type="dxa"/>
            <w:tcBorders>
              <w:top w:val="single" w:sz="4" w:space="0" w:color="auto"/>
              <w:bottom w:val="single" w:sz="4" w:space="0" w:color="auto"/>
            </w:tcBorders>
          </w:tcPr>
          <w:p w14:paraId="0A074095" w14:textId="77777777" w:rsidR="0025668C" w:rsidRPr="00903905" w:rsidRDefault="0025668C" w:rsidP="00EB711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Sum of square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3453FA9" w14:textId="77777777" w:rsidR="0025668C" w:rsidRPr="00903905" w:rsidRDefault="0025668C" w:rsidP="00EB711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Df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2A824B1" w14:textId="77777777" w:rsidR="0025668C" w:rsidRPr="00903905" w:rsidRDefault="0025668C" w:rsidP="00EB711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F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</w:tcPr>
          <w:p w14:paraId="27945C2A" w14:textId="77777777" w:rsidR="0025668C" w:rsidRPr="00903905" w:rsidRDefault="0025668C" w:rsidP="00EB711B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p</w:t>
            </w:r>
          </w:p>
        </w:tc>
      </w:tr>
      <w:tr w:rsidR="0025668C" w:rsidRPr="00903905" w14:paraId="5FDFFC2B" w14:textId="77777777" w:rsidTr="00EB711B">
        <w:tc>
          <w:tcPr>
            <w:tcW w:w="2923" w:type="dxa"/>
            <w:tcBorders>
              <w:top w:val="single" w:sz="4" w:space="0" w:color="auto"/>
            </w:tcBorders>
          </w:tcPr>
          <w:p w14:paraId="05F9F422" w14:textId="77777777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in effect: group</w:t>
            </w:r>
          </w:p>
        </w:tc>
        <w:tc>
          <w:tcPr>
            <w:tcW w:w="2034" w:type="dxa"/>
            <w:tcBorders>
              <w:top w:val="single" w:sz="4" w:space="0" w:color="auto"/>
            </w:tcBorders>
          </w:tcPr>
          <w:p w14:paraId="61175F6B" w14:textId="1E67E81B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36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58B47181" w14:textId="77777777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D735674" w14:textId="1A085155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5</w:t>
            </w:r>
          </w:p>
        </w:tc>
        <w:tc>
          <w:tcPr>
            <w:tcW w:w="1270" w:type="dxa"/>
            <w:tcBorders>
              <w:top w:val="single" w:sz="4" w:space="0" w:color="auto"/>
            </w:tcBorders>
          </w:tcPr>
          <w:p w14:paraId="6CC86BE4" w14:textId="3FBF618A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</w:tc>
      </w:tr>
      <w:tr w:rsidR="0025668C" w:rsidRPr="00903905" w14:paraId="34169628" w14:textId="77777777" w:rsidTr="00EB711B">
        <w:tc>
          <w:tcPr>
            <w:tcW w:w="2923" w:type="dxa"/>
          </w:tcPr>
          <w:p w14:paraId="2ED9DEA8" w14:textId="77777777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ain effect: state</w:t>
            </w:r>
          </w:p>
        </w:tc>
        <w:tc>
          <w:tcPr>
            <w:tcW w:w="2034" w:type="dxa"/>
          </w:tcPr>
          <w:p w14:paraId="773F8F1F" w14:textId="24D1F295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15</w:t>
            </w:r>
          </w:p>
        </w:tc>
        <w:tc>
          <w:tcPr>
            <w:tcW w:w="1559" w:type="dxa"/>
          </w:tcPr>
          <w:p w14:paraId="5C628C06" w14:textId="77777777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76" w:type="dxa"/>
          </w:tcPr>
          <w:p w14:paraId="4BA2B472" w14:textId="23FAAFDB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4</w:t>
            </w:r>
          </w:p>
        </w:tc>
        <w:tc>
          <w:tcPr>
            <w:tcW w:w="1270" w:type="dxa"/>
          </w:tcPr>
          <w:p w14:paraId="3BF15354" w14:textId="251EAC1C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02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*</w:t>
            </w:r>
          </w:p>
        </w:tc>
      </w:tr>
      <w:tr w:rsidR="0025668C" w:rsidRPr="00903905" w14:paraId="11FCBDD0" w14:textId="77777777" w:rsidTr="00EB711B">
        <w:tc>
          <w:tcPr>
            <w:tcW w:w="2923" w:type="dxa"/>
          </w:tcPr>
          <w:p w14:paraId="618B51CC" w14:textId="77777777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action effect</w:t>
            </w:r>
          </w:p>
        </w:tc>
        <w:tc>
          <w:tcPr>
            <w:tcW w:w="2034" w:type="dxa"/>
          </w:tcPr>
          <w:p w14:paraId="38CDF413" w14:textId="12E191C1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37</w:t>
            </w:r>
          </w:p>
        </w:tc>
        <w:tc>
          <w:tcPr>
            <w:tcW w:w="1559" w:type="dxa"/>
          </w:tcPr>
          <w:p w14:paraId="50194522" w14:textId="77777777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276" w:type="dxa"/>
          </w:tcPr>
          <w:p w14:paraId="747E0715" w14:textId="2F5AA1AB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</w:t>
            </w:r>
          </w:p>
        </w:tc>
        <w:tc>
          <w:tcPr>
            <w:tcW w:w="1270" w:type="dxa"/>
          </w:tcPr>
          <w:p w14:paraId="21E2B9C0" w14:textId="63861448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</w:tr>
      <w:tr w:rsidR="0025668C" w:rsidRPr="00903905" w14:paraId="780D4C09" w14:textId="77777777" w:rsidTr="00EB711B">
        <w:tc>
          <w:tcPr>
            <w:tcW w:w="2923" w:type="dxa"/>
            <w:tcBorders>
              <w:bottom w:val="single" w:sz="4" w:space="0" w:color="auto"/>
            </w:tcBorders>
          </w:tcPr>
          <w:p w14:paraId="280A9DD8" w14:textId="77777777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siduals</w:t>
            </w:r>
          </w:p>
        </w:tc>
        <w:tc>
          <w:tcPr>
            <w:tcW w:w="2034" w:type="dxa"/>
            <w:tcBorders>
              <w:bottom w:val="single" w:sz="4" w:space="0" w:color="auto"/>
            </w:tcBorders>
          </w:tcPr>
          <w:p w14:paraId="3A5633AC" w14:textId="020AB30E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3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18091CE9" w14:textId="77777777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0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0A6DECD" w14:textId="77777777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0" w:type="dxa"/>
            <w:tcBorders>
              <w:bottom w:val="single" w:sz="4" w:space="0" w:color="auto"/>
            </w:tcBorders>
          </w:tcPr>
          <w:p w14:paraId="0CBE353E" w14:textId="77777777" w:rsidR="0025668C" w:rsidRPr="00903905" w:rsidRDefault="0025668C" w:rsidP="00EB711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14:paraId="261D3141" w14:textId="1A3C9FDB" w:rsidR="00BF3C05" w:rsidRDefault="00BF3C05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22CD41F8" w14:textId="37687D6B" w:rsidR="002625DB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3EA03FCC" w14:textId="77777777" w:rsidR="002625DB" w:rsidRDefault="002625DB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687CBB92" w14:textId="599BC8F8" w:rsidR="0025668C" w:rsidRPr="00903905" w:rsidRDefault="00B868A7" w:rsidP="0025668C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t>Supplementary</w:t>
      </w:r>
      <w:r w:rsidR="0025668C" w:rsidRPr="00AB3614">
        <w:rPr>
          <w:rFonts w:ascii="Times New Roman" w:hAnsi="Times New Roman" w:cs="Times New Roman"/>
          <w:b/>
          <w:sz w:val="20"/>
          <w:szCs w:val="20"/>
          <w:lang w:val="en-US"/>
        </w:rPr>
        <w:t xml:space="preserve"> Table </w:t>
      </w:r>
      <w:r w:rsidR="000E1CC4">
        <w:rPr>
          <w:rFonts w:ascii="Times New Roman" w:hAnsi="Times New Roman" w:cs="Times New Roman"/>
          <w:b/>
          <w:sz w:val="20"/>
          <w:szCs w:val="20"/>
          <w:lang w:val="en-US"/>
        </w:rPr>
        <w:t>1</w:t>
      </w:r>
      <w:r w:rsidR="007935D5">
        <w:rPr>
          <w:rFonts w:ascii="Times New Roman" w:hAnsi="Times New Roman" w:cs="Times New Roman"/>
          <w:b/>
          <w:sz w:val="20"/>
          <w:szCs w:val="20"/>
          <w:lang w:val="en-US"/>
        </w:rPr>
        <w:t>3</w:t>
      </w:r>
      <w:r w:rsidR="0025668C" w:rsidRPr="00903905">
        <w:rPr>
          <w:rFonts w:ascii="Times New Roman" w:hAnsi="Times New Roman" w:cs="Times New Roman"/>
          <w:b/>
          <w:sz w:val="20"/>
          <w:szCs w:val="20"/>
          <w:lang w:val="en-US"/>
        </w:rPr>
        <w:t>:</w:t>
      </w:r>
      <w:r w:rsidR="0025668C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Differences between states in dwell time (windows), transition frequencies between states</w:t>
      </w:r>
      <w:r w:rsidR="0025668C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25668C" w:rsidRPr="00903905">
        <w:rPr>
          <w:rFonts w:ascii="Times New Roman" w:hAnsi="Times New Roman" w:cs="Times New Roman"/>
          <w:sz w:val="20"/>
          <w:szCs w:val="20"/>
          <w:lang w:val="en-US"/>
        </w:rPr>
        <w:t>(absolute numbers)</w:t>
      </w:r>
      <w:r w:rsidR="0025668C">
        <w:rPr>
          <w:rFonts w:ascii="Times New Roman" w:hAnsi="Times New Roman" w:cs="Times New Roman"/>
          <w:sz w:val="20"/>
          <w:szCs w:val="20"/>
          <w:lang w:val="en-US"/>
        </w:rPr>
        <w:t>, and fraction time (percentage)</w:t>
      </w:r>
      <w:r w:rsidR="0025668C" w:rsidRPr="00903905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25668C" w:rsidRPr="00903905">
        <w:rPr>
          <w:rFonts w:ascii="Times New Roman" w:eastAsiaTheme="minorEastAsia" w:hAnsi="Times New Roman" w:cs="Times New Roman"/>
          <w:color w:val="000000" w:themeColor="text1"/>
          <w:sz w:val="20"/>
          <w:szCs w:val="20"/>
          <w:lang w:val="en-US" w:eastAsia="de-DE"/>
        </w:rPr>
        <w:t xml:space="preserve"> </w:t>
      </w:r>
      <w:r w:rsidR="0025668C" w:rsidRPr="00903905">
        <w:rPr>
          <w:rFonts w:ascii="Times New Roman" w:hAnsi="Times New Roman" w:cs="Times New Roman"/>
          <w:sz w:val="20"/>
          <w:szCs w:val="20"/>
          <w:lang w:val="en-US"/>
        </w:rPr>
        <w:t>Differences between states were calculated using a Tukey’s test. T-values and p-values are shown. * p &lt; 0</w:t>
      </w:r>
      <w:r w:rsidR="00CA313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25668C" w:rsidRPr="00903905">
        <w:rPr>
          <w:rFonts w:ascii="Times New Roman" w:hAnsi="Times New Roman" w:cs="Times New Roman"/>
          <w:sz w:val="20"/>
          <w:szCs w:val="20"/>
          <w:lang w:val="en-US"/>
        </w:rPr>
        <w:t>05 (FDR-corrected), ** p &lt; 0</w:t>
      </w:r>
      <w:r w:rsidR="00CA313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25668C" w:rsidRPr="00903905">
        <w:rPr>
          <w:rFonts w:ascii="Times New Roman" w:hAnsi="Times New Roman" w:cs="Times New Roman"/>
          <w:sz w:val="20"/>
          <w:szCs w:val="20"/>
          <w:lang w:val="en-US"/>
        </w:rPr>
        <w:t>01 (FDR-corrected).</w:t>
      </w:r>
    </w:p>
    <w:tbl>
      <w:tblPr>
        <w:tblW w:w="6931" w:type="dxa"/>
        <w:tblInd w:w="15" w:type="dxa"/>
        <w:tblBorders>
          <w:top w:val="single" w:sz="4" w:space="0" w:color="auto"/>
          <w:bottom w:val="single" w:sz="4" w:space="0" w:color="auto"/>
        </w:tblBorders>
        <w:tblCellMar>
          <w:top w:w="15" w:type="dxa"/>
          <w:left w:w="15" w:type="dxa"/>
          <w:right w:w="15" w:type="dxa"/>
        </w:tblCellMar>
        <w:tblLook w:val="0420" w:firstRow="1" w:lastRow="0" w:firstColumn="0" w:lastColumn="0" w:noHBand="0" w:noVBand="1"/>
      </w:tblPr>
      <w:tblGrid>
        <w:gridCol w:w="2377"/>
        <w:gridCol w:w="2247"/>
        <w:gridCol w:w="1173"/>
        <w:gridCol w:w="1134"/>
      </w:tblGrid>
      <w:tr w:rsidR="0025668C" w:rsidRPr="00903905" w14:paraId="5FB696D6" w14:textId="77777777" w:rsidTr="00F63E68">
        <w:trPr>
          <w:trHeight w:val="350"/>
        </w:trPr>
        <w:tc>
          <w:tcPr>
            <w:tcW w:w="23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434ADA1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/>
                <w:sz w:val="20"/>
                <w:szCs w:val="20"/>
                <w:lang w:val="en-US"/>
              </w:rPr>
            </w:pPr>
            <w:bookmarkStart w:id="1" w:name="_Hlk52950625"/>
          </w:p>
        </w:tc>
        <w:tc>
          <w:tcPr>
            <w:tcW w:w="22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F5A7F2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b/>
                <w:bCs/>
                <w:sz w:val="20"/>
                <w:szCs w:val="20"/>
                <w:lang w:val="en-US"/>
              </w:rPr>
              <w:t>State</w:t>
            </w:r>
          </w:p>
        </w:tc>
        <w:tc>
          <w:tcPr>
            <w:tcW w:w="11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38BA11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/>
                <w:bCs/>
                <w:i/>
                <w:iCs/>
                <w:sz w:val="20"/>
                <w:szCs w:val="20"/>
                <w:lang w:val="en-US"/>
              </w:rPr>
            </w:pPr>
            <w:r w:rsidRPr="00903905">
              <w:rPr>
                <w:b/>
                <w:bCs/>
                <w:i/>
                <w:iCs/>
                <w:sz w:val="20"/>
                <w:szCs w:val="20"/>
                <w:lang w:val="en-US"/>
              </w:rPr>
              <w:t>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546FF23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/>
                <w:bCs/>
                <w:i/>
                <w:iCs/>
                <w:sz w:val="20"/>
                <w:szCs w:val="20"/>
                <w:lang w:val="en-US"/>
              </w:rPr>
            </w:pPr>
            <w:proofErr w:type="spellStart"/>
            <w:r w:rsidRPr="00903905">
              <w:rPr>
                <w:b/>
                <w:bCs/>
                <w:i/>
                <w:iCs/>
                <w:sz w:val="20"/>
                <w:szCs w:val="20"/>
                <w:lang w:val="en-US"/>
              </w:rPr>
              <w:t>p</w:t>
            </w:r>
            <w:r w:rsidRPr="00903905">
              <w:rPr>
                <w:b/>
                <w:bCs/>
                <w:i/>
                <w:iCs/>
                <w:sz w:val="20"/>
                <w:szCs w:val="20"/>
                <w:vertAlign w:val="subscript"/>
                <w:lang w:val="en-US"/>
              </w:rPr>
              <w:t>FDR</w:t>
            </w:r>
            <w:proofErr w:type="spellEnd"/>
          </w:p>
        </w:tc>
      </w:tr>
      <w:bookmarkEnd w:id="1"/>
      <w:tr w:rsidR="0025668C" w:rsidRPr="00B27E71" w14:paraId="7660F4B7" w14:textId="77777777" w:rsidTr="00F63E68">
        <w:trPr>
          <w:trHeight w:val="350"/>
        </w:trPr>
        <w:tc>
          <w:tcPr>
            <w:tcW w:w="237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4EBA79C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/>
                <w:sz w:val="20"/>
                <w:szCs w:val="20"/>
                <w:lang w:val="en-US"/>
              </w:rPr>
            </w:pPr>
            <w:r w:rsidRPr="00903905">
              <w:rPr>
                <w:b/>
                <w:sz w:val="20"/>
                <w:szCs w:val="20"/>
                <w:lang w:val="en-US"/>
              </w:rPr>
              <w:t>Dwell time</w:t>
            </w:r>
          </w:p>
        </w:tc>
        <w:tc>
          <w:tcPr>
            <w:tcW w:w="224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F89FA30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2</w:t>
            </w:r>
          </w:p>
          <w:p w14:paraId="1B500092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3</w:t>
            </w:r>
          </w:p>
          <w:p w14:paraId="6732A1B3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4</w:t>
            </w:r>
          </w:p>
          <w:p w14:paraId="1C7246DE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2 - 3</w:t>
            </w:r>
          </w:p>
          <w:p w14:paraId="67156945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2 - 4</w:t>
            </w:r>
          </w:p>
          <w:p w14:paraId="3B7465DE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3 - 4</w:t>
            </w:r>
          </w:p>
        </w:tc>
        <w:tc>
          <w:tcPr>
            <w:tcW w:w="1173" w:type="dxa"/>
            <w:tcBorders>
              <w:top w:val="single" w:sz="4" w:space="0" w:color="auto"/>
            </w:tcBorders>
            <w:vAlign w:val="center"/>
          </w:tcPr>
          <w:p w14:paraId="7B74BB67" w14:textId="6F1EBE9F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77</w:t>
            </w:r>
          </w:p>
          <w:p w14:paraId="484662BE" w14:textId="1DF81C66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61</w:t>
            </w:r>
          </w:p>
          <w:p w14:paraId="4F46E478" w14:textId="37D3F10C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1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86</w:t>
            </w:r>
          </w:p>
          <w:p w14:paraId="6DB7BA70" w14:textId="39D01828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-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4</w:t>
            </w:r>
          </w:p>
          <w:p w14:paraId="3C785BA4" w14:textId="29F64B81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-1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69</w:t>
            </w:r>
          </w:p>
          <w:p w14:paraId="70606D47" w14:textId="79BCE070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-1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6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E4D40AB" w14:textId="073FC5DF" w:rsidR="0025668C" w:rsidRPr="00B27E71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011 **</w:t>
            </w:r>
          </w:p>
          <w:p w14:paraId="34B6ADF9" w14:textId="153E6FEB" w:rsidR="0025668C" w:rsidRPr="00B27E71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021 **</w:t>
            </w:r>
          </w:p>
          <w:p w14:paraId="5F3CF8BB" w14:textId="32827A63" w:rsidR="0025668C" w:rsidRPr="00B27E71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25</w:t>
            </w:r>
          </w:p>
          <w:p w14:paraId="411EFE84" w14:textId="13A0E309" w:rsidR="0025668C" w:rsidRPr="00B27E71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99</w:t>
            </w:r>
          </w:p>
          <w:p w14:paraId="5D16ECF6" w14:textId="149B950D" w:rsidR="0025668C" w:rsidRPr="00B27E71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3</w:t>
            </w:r>
          </w:p>
          <w:p w14:paraId="538D7F7E" w14:textId="53561423" w:rsidR="0025668C" w:rsidRPr="00B27E71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7</w:t>
            </w:r>
          </w:p>
        </w:tc>
      </w:tr>
      <w:tr w:rsidR="0025668C" w:rsidRPr="00903905" w14:paraId="53765339" w14:textId="77777777" w:rsidTr="00F63E68">
        <w:trPr>
          <w:trHeight w:val="350"/>
        </w:trPr>
        <w:tc>
          <w:tcPr>
            <w:tcW w:w="2377" w:type="dxa"/>
            <w:shd w:val="clear" w:color="auto" w:fill="auto"/>
            <w:vAlign w:val="center"/>
          </w:tcPr>
          <w:p w14:paraId="0098F88F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/>
                <w:sz w:val="20"/>
                <w:szCs w:val="20"/>
                <w:lang w:val="en-US"/>
              </w:rPr>
            </w:pPr>
            <w:r w:rsidRPr="00903905">
              <w:rPr>
                <w:b/>
                <w:sz w:val="20"/>
                <w:szCs w:val="20"/>
                <w:lang w:val="en-US"/>
              </w:rPr>
              <w:t>Transition frequency</w:t>
            </w:r>
          </w:p>
        </w:tc>
        <w:tc>
          <w:tcPr>
            <w:tcW w:w="2247" w:type="dxa"/>
            <w:shd w:val="clear" w:color="auto" w:fill="auto"/>
            <w:vAlign w:val="center"/>
          </w:tcPr>
          <w:p w14:paraId="078444F8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2 vs 1 - 3</w:t>
            </w:r>
          </w:p>
          <w:p w14:paraId="7856885A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2 vs 1 - 4</w:t>
            </w:r>
          </w:p>
          <w:p w14:paraId="2AB9DB1F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2 vs 2 - 3</w:t>
            </w:r>
          </w:p>
          <w:p w14:paraId="3717FE38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2 vs 2 - 4</w:t>
            </w:r>
          </w:p>
          <w:p w14:paraId="2E806889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2 vs 3 - 4</w:t>
            </w:r>
          </w:p>
          <w:p w14:paraId="0F372078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3 vs 1 - 4</w:t>
            </w:r>
          </w:p>
          <w:p w14:paraId="50E5671F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3 vs 2 - 3</w:t>
            </w:r>
          </w:p>
          <w:p w14:paraId="0BB1EDB3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3 vs 2 - 4</w:t>
            </w:r>
          </w:p>
          <w:p w14:paraId="43F8B2E9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3 vs 3 - 4</w:t>
            </w:r>
          </w:p>
          <w:p w14:paraId="36F4680A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4 vs 2 - 3</w:t>
            </w:r>
          </w:p>
          <w:p w14:paraId="594827D7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4 vs 2 - 4</w:t>
            </w:r>
          </w:p>
          <w:p w14:paraId="402D45A3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4 vs 3 - 4</w:t>
            </w:r>
          </w:p>
          <w:p w14:paraId="23D55296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2 - 3 vs 2 - 4</w:t>
            </w:r>
          </w:p>
          <w:p w14:paraId="49CE0C33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2 - 3 vs 3 - 4</w:t>
            </w:r>
          </w:p>
          <w:p w14:paraId="00B6D3DA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2 - 4 vs 3 - 4</w:t>
            </w:r>
          </w:p>
        </w:tc>
        <w:tc>
          <w:tcPr>
            <w:tcW w:w="1173" w:type="dxa"/>
            <w:vAlign w:val="center"/>
          </w:tcPr>
          <w:p w14:paraId="00EA0513" w14:textId="086A9C14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0</w:t>
            </w:r>
          </w:p>
          <w:p w14:paraId="2CD16A32" w14:textId="7B3D38C4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-1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22</w:t>
            </w:r>
          </w:p>
          <w:p w14:paraId="78E3B94B" w14:textId="01B05AC6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54</w:t>
            </w:r>
          </w:p>
          <w:p w14:paraId="53485B7B" w14:textId="6DF1268F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1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97</w:t>
            </w:r>
          </w:p>
          <w:p w14:paraId="19EA6F34" w14:textId="46286E8A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2</w:t>
            </w:r>
          </w:p>
          <w:p w14:paraId="51B8D87C" w14:textId="744709A1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-1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22</w:t>
            </w:r>
          </w:p>
          <w:p w14:paraId="3B55E889" w14:textId="6FC35DFA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54</w:t>
            </w:r>
          </w:p>
          <w:p w14:paraId="69C6A14A" w14:textId="58482171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1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97</w:t>
            </w:r>
          </w:p>
          <w:p w14:paraId="042685B4" w14:textId="11CC20B3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2</w:t>
            </w:r>
          </w:p>
          <w:p w14:paraId="54E3FA7E" w14:textId="654D3D20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1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76</w:t>
            </w:r>
          </w:p>
          <w:p w14:paraId="490DA524" w14:textId="24D578D3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19</w:t>
            </w:r>
          </w:p>
          <w:p w14:paraId="2B85291A" w14:textId="1BA4A480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4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55</w:t>
            </w:r>
          </w:p>
          <w:p w14:paraId="2E8687D0" w14:textId="4EA56812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1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42</w:t>
            </w:r>
          </w:p>
          <w:p w14:paraId="7A150755" w14:textId="33134BB7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2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78</w:t>
            </w:r>
          </w:p>
          <w:p w14:paraId="13C740BE" w14:textId="3E78A56C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1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57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E0B6C0C" w14:textId="7BE16F10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1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B27E7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0</w:t>
            </w:r>
          </w:p>
          <w:p w14:paraId="773CFCF2" w14:textId="3EBF2920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</w:t>
            </w:r>
          </w:p>
          <w:p w14:paraId="79C0C207" w14:textId="0C16E0C2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99</w:t>
            </w:r>
          </w:p>
          <w:p w14:paraId="72E078F5" w14:textId="2F36A4B3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6</w:t>
            </w:r>
          </w:p>
          <w:p w14:paraId="288D36EE" w14:textId="203D0048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12 *</w:t>
            </w:r>
          </w:p>
          <w:p w14:paraId="4C811FE7" w14:textId="499ED053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</w:t>
            </w:r>
          </w:p>
          <w:p w14:paraId="10B1B9C9" w14:textId="6FC1EABB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99</w:t>
            </w:r>
          </w:p>
          <w:p w14:paraId="0D3117D5" w14:textId="0B92DE7D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6</w:t>
            </w:r>
          </w:p>
          <w:p w14:paraId="2F6C089E" w14:textId="44B9EA6F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12 *</w:t>
            </w:r>
          </w:p>
          <w:p w14:paraId="5E935EC0" w14:textId="202E827D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49</w:t>
            </w:r>
          </w:p>
          <w:p w14:paraId="56A6E548" w14:textId="399110F2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19 *</w:t>
            </w:r>
          </w:p>
          <w:p w14:paraId="5BB6ECD2" w14:textId="0232D4B8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B740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B7406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0012 **</w:t>
            </w:r>
          </w:p>
          <w:p w14:paraId="13A82330" w14:textId="6117AB9D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71</w:t>
            </w:r>
          </w:p>
          <w:p w14:paraId="345A9552" w14:textId="2BE0535A" w:rsidR="0025668C" w:rsidRPr="00903905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62</w:t>
            </w:r>
          </w:p>
          <w:p w14:paraId="121F3D10" w14:textId="592C8A75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903905">
              <w:rPr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75</w:t>
            </w:r>
          </w:p>
        </w:tc>
      </w:tr>
      <w:tr w:rsidR="0025668C" w:rsidRPr="00903905" w14:paraId="7F9377D5" w14:textId="77777777" w:rsidTr="00F63E68">
        <w:trPr>
          <w:trHeight w:val="350"/>
        </w:trPr>
        <w:tc>
          <w:tcPr>
            <w:tcW w:w="2377" w:type="dxa"/>
            <w:shd w:val="clear" w:color="auto" w:fill="auto"/>
            <w:vAlign w:val="center"/>
          </w:tcPr>
          <w:p w14:paraId="28411279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/>
                <w:sz w:val="20"/>
                <w:szCs w:val="20"/>
                <w:lang w:val="en-US"/>
              </w:rPr>
            </w:pPr>
            <w:r w:rsidRPr="00903905">
              <w:rPr>
                <w:b/>
                <w:sz w:val="20"/>
                <w:szCs w:val="20"/>
                <w:lang w:val="en-US"/>
              </w:rPr>
              <w:t>Fraction time</w:t>
            </w:r>
          </w:p>
        </w:tc>
        <w:tc>
          <w:tcPr>
            <w:tcW w:w="2247" w:type="dxa"/>
            <w:shd w:val="clear" w:color="auto" w:fill="auto"/>
            <w:vAlign w:val="center"/>
          </w:tcPr>
          <w:p w14:paraId="636E7FF3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2</w:t>
            </w:r>
          </w:p>
          <w:p w14:paraId="212F7EDF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3</w:t>
            </w:r>
          </w:p>
          <w:p w14:paraId="3622F293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1 - 4</w:t>
            </w:r>
          </w:p>
          <w:p w14:paraId="75C0C8C4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2 - 3</w:t>
            </w:r>
          </w:p>
          <w:p w14:paraId="7FE2FF76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2 - 4</w:t>
            </w:r>
          </w:p>
          <w:p w14:paraId="426F403D" w14:textId="77777777" w:rsidR="0025668C" w:rsidRPr="00903905" w:rsidRDefault="0025668C" w:rsidP="00EB711B">
            <w:pPr>
              <w:pStyle w:val="StandardWeb"/>
              <w:spacing w:beforeAutospacing="0" w:after="0" w:afterAutospacing="0"/>
              <w:jc w:val="center"/>
              <w:rPr>
                <w:bCs/>
                <w:sz w:val="20"/>
                <w:szCs w:val="20"/>
                <w:lang w:val="en-US"/>
              </w:rPr>
            </w:pPr>
            <w:r w:rsidRPr="00903905">
              <w:rPr>
                <w:bCs/>
                <w:sz w:val="20"/>
                <w:szCs w:val="20"/>
                <w:lang w:val="en-US"/>
              </w:rPr>
              <w:t>3 - 4</w:t>
            </w:r>
          </w:p>
        </w:tc>
        <w:tc>
          <w:tcPr>
            <w:tcW w:w="1173" w:type="dxa"/>
            <w:vAlign w:val="center"/>
          </w:tcPr>
          <w:p w14:paraId="41002D11" w14:textId="57444AB4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226</w:t>
            </w:r>
          </w:p>
          <w:p w14:paraId="3ECDB4E6" w14:textId="08FC94A4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3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17</w:t>
            </w:r>
          </w:p>
          <w:p w14:paraId="74A1BF95" w14:textId="749DDF69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2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170</w:t>
            </w:r>
          </w:p>
          <w:p w14:paraId="7C3FA3C6" w14:textId="338E732C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-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93</w:t>
            </w:r>
          </w:p>
          <w:p w14:paraId="307ACB75" w14:textId="43B6CB5F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-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934</w:t>
            </w:r>
          </w:p>
          <w:p w14:paraId="71DC09F6" w14:textId="0D2F28A5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-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817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17726FE" w14:textId="0AC200E8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075 **</w:t>
            </w:r>
          </w:p>
          <w:p w14:paraId="731FA53A" w14:textId="32952876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15 *</w:t>
            </w:r>
          </w:p>
          <w:p w14:paraId="2012A2CD" w14:textId="297B93CB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13</w:t>
            </w:r>
          </w:p>
          <w:p w14:paraId="05FC485A" w14:textId="5C4B7A57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99</w:t>
            </w:r>
          </w:p>
          <w:p w14:paraId="3A7048D0" w14:textId="05633BDC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79</w:t>
            </w:r>
          </w:p>
          <w:p w14:paraId="00A61C2C" w14:textId="45FD7C2C" w:rsidR="0025668C" w:rsidRPr="0025668C" w:rsidRDefault="0025668C" w:rsidP="00EB71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</w:pP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0</w:t>
            </w:r>
            <w:r w:rsidR="00CA313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.</w:t>
            </w:r>
            <w:r w:rsidRPr="0025668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bdr w:val="none" w:sz="0" w:space="0" w:color="auto" w:frame="1"/>
                <w:lang w:eastAsia="en-GB"/>
              </w:rPr>
              <w:t>85</w:t>
            </w:r>
          </w:p>
        </w:tc>
      </w:tr>
    </w:tbl>
    <w:p w14:paraId="6C2F2A75" w14:textId="24BC4B5B" w:rsidR="0025668C" w:rsidRDefault="0025668C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</w:p>
    <w:p w14:paraId="3C56B0A1" w14:textId="77777777" w:rsidR="007F69B3" w:rsidRDefault="007F69B3" w:rsidP="00903905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2473A364" w14:textId="77777777" w:rsidR="007F69B3" w:rsidRDefault="007F69B3" w:rsidP="00903905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p w14:paraId="66A39828" w14:textId="64C2E90E" w:rsidR="002625DB" w:rsidRPr="007E65CA" w:rsidRDefault="00B868A7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upplementary</w:t>
      </w:r>
      <w:r w:rsidR="007E65CA" w:rsidRPr="00903905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Ta</w:t>
      </w:r>
      <w:r w:rsidR="007E65CA" w:rsidRPr="00AB3614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ble </w:t>
      </w:r>
      <w:r w:rsidR="007E65CA">
        <w:rPr>
          <w:rFonts w:ascii="Times New Roman" w:hAnsi="Times New Roman" w:cs="Times New Roman"/>
          <w:b/>
          <w:bCs/>
          <w:sz w:val="20"/>
          <w:szCs w:val="20"/>
          <w:lang w:val="en-US"/>
        </w:rPr>
        <w:t>1</w:t>
      </w:r>
      <w:r w:rsidR="007F69B3">
        <w:rPr>
          <w:rFonts w:ascii="Times New Roman" w:hAnsi="Times New Roman" w:cs="Times New Roman"/>
          <w:b/>
          <w:bCs/>
          <w:sz w:val="20"/>
          <w:szCs w:val="20"/>
          <w:lang w:val="en-US"/>
        </w:rPr>
        <w:t>4</w:t>
      </w:r>
      <w:r w:rsidR="007E65CA" w:rsidRPr="00AB3614">
        <w:rPr>
          <w:rFonts w:ascii="Times New Roman" w:hAnsi="Times New Roman" w:cs="Times New Roman"/>
          <w:b/>
          <w:bCs/>
          <w:sz w:val="20"/>
          <w:szCs w:val="20"/>
          <w:lang w:val="en-US"/>
        </w:rPr>
        <w:t>:</w:t>
      </w:r>
      <w:r w:rsidR="007E65CA" w:rsidRPr="00AB3614">
        <w:rPr>
          <w:rFonts w:ascii="Times New Roman" w:hAnsi="Times New Roman" w:cs="Times New Roman"/>
          <w:sz w:val="20"/>
          <w:szCs w:val="20"/>
          <w:lang w:val="en-US"/>
        </w:rPr>
        <w:t xml:space="preserve"> Pearson’s</w:t>
      </w:r>
      <w:r w:rsidR="007E65CA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correlation coefficient between the participants’ average static FC and the participants’ average of each state</w:t>
      </w:r>
      <w:r w:rsidR="007E65CA">
        <w:rPr>
          <w:rFonts w:ascii="Times New Roman" w:hAnsi="Times New Roman" w:cs="Times New Roman"/>
          <w:sz w:val="20"/>
          <w:szCs w:val="20"/>
          <w:lang w:val="en-US"/>
        </w:rPr>
        <w:t>.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1417"/>
      </w:tblGrid>
      <w:tr w:rsidR="00BC5B86" w:rsidRPr="00903905" w14:paraId="4758CD2F" w14:textId="77777777" w:rsidTr="00BC5B86"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6DF12056" w14:textId="77777777" w:rsidR="00BC5B86" w:rsidRPr="007E65CA" w:rsidRDefault="00BC5B86" w:rsidP="00903905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6727E20" w14:textId="47011C4B" w:rsidR="00BC5B86" w:rsidRPr="00903905" w:rsidRDefault="00BC5B86" w:rsidP="00903905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  <w:t>R</w:t>
            </w:r>
          </w:p>
        </w:tc>
      </w:tr>
      <w:tr w:rsidR="00BC5B86" w:rsidRPr="00903905" w14:paraId="3465F2F9" w14:textId="77777777" w:rsidTr="00BC5B86">
        <w:tc>
          <w:tcPr>
            <w:tcW w:w="1985" w:type="dxa"/>
            <w:tcBorders>
              <w:top w:val="single" w:sz="4" w:space="0" w:color="auto"/>
            </w:tcBorders>
          </w:tcPr>
          <w:p w14:paraId="34C45B24" w14:textId="719EFB47" w:rsidR="00BC5B86" w:rsidRPr="00903905" w:rsidRDefault="00BC5B86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ic – State 1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BE95076" w14:textId="71F3898B" w:rsidR="00BC5B86" w:rsidRPr="00903905" w:rsidRDefault="00BC5B86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4</w:t>
            </w:r>
          </w:p>
        </w:tc>
      </w:tr>
      <w:tr w:rsidR="00BC5B86" w:rsidRPr="00903905" w14:paraId="54B3D05B" w14:textId="77777777" w:rsidTr="00BC5B86">
        <w:tc>
          <w:tcPr>
            <w:tcW w:w="1985" w:type="dxa"/>
          </w:tcPr>
          <w:p w14:paraId="4626F846" w14:textId="038A68A4" w:rsidR="00BC5B86" w:rsidRPr="00903905" w:rsidRDefault="00BC5B86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ic – State 2</w:t>
            </w:r>
          </w:p>
        </w:tc>
        <w:tc>
          <w:tcPr>
            <w:tcW w:w="1417" w:type="dxa"/>
          </w:tcPr>
          <w:p w14:paraId="600F69A6" w14:textId="7698C188" w:rsidR="00BC5B86" w:rsidRPr="00903905" w:rsidRDefault="00BC5B86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1</w:t>
            </w:r>
          </w:p>
        </w:tc>
      </w:tr>
      <w:tr w:rsidR="00BC5B86" w:rsidRPr="00903905" w14:paraId="518359AD" w14:textId="77777777" w:rsidTr="00BC5B86">
        <w:tc>
          <w:tcPr>
            <w:tcW w:w="1985" w:type="dxa"/>
          </w:tcPr>
          <w:p w14:paraId="114D09E7" w14:textId="10C224CD" w:rsidR="00BC5B86" w:rsidRPr="00903905" w:rsidRDefault="00BC5B86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ic – State 3</w:t>
            </w:r>
          </w:p>
        </w:tc>
        <w:tc>
          <w:tcPr>
            <w:tcW w:w="1417" w:type="dxa"/>
          </w:tcPr>
          <w:p w14:paraId="5381AA66" w14:textId="4BE0B1F8" w:rsidR="00BC5B86" w:rsidRPr="00903905" w:rsidRDefault="00BC5B86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7</w:t>
            </w:r>
          </w:p>
        </w:tc>
      </w:tr>
      <w:tr w:rsidR="00BC5B86" w:rsidRPr="00903905" w14:paraId="0011ADE8" w14:textId="77777777" w:rsidTr="00BC5B86">
        <w:tc>
          <w:tcPr>
            <w:tcW w:w="1985" w:type="dxa"/>
            <w:tcBorders>
              <w:bottom w:val="single" w:sz="4" w:space="0" w:color="auto"/>
            </w:tcBorders>
          </w:tcPr>
          <w:p w14:paraId="37142487" w14:textId="4656CDE1" w:rsidR="00BC5B86" w:rsidRPr="00903905" w:rsidRDefault="00BC5B86" w:rsidP="00903905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atic – State 4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1ACA315A" w14:textId="70D9B07B" w:rsidR="00BC5B86" w:rsidRPr="00903905" w:rsidRDefault="00BC5B86" w:rsidP="00903905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="00CA313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  <w:r w:rsidRPr="0090390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1</w:t>
            </w:r>
          </w:p>
        </w:tc>
      </w:tr>
    </w:tbl>
    <w:p w14:paraId="43C8C444" w14:textId="72E2DB79" w:rsidR="00425937" w:rsidRDefault="00425937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40AA71F" w14:textId="27BA14F9" w:rsidR="00903905" w:rsidRDefault="00903905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983154E" w14:textId="034FFCFD" w:rsidR="00903905" w:rsidRDefault="00903905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2EA9183B" w14:textId="28134A42" w:rsidR="007F69B3" w:rsidRDefault="007F69B3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71480A6" w14:textId="1774F820" w:rsidR="00F63E68" w:rsidRDefault="00F63E68">
      <w:pPr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br w:type="page"/>
      </w:r>
    </w:p>
    <w:p w14:paraId="6472ED9F" w14:textId="77777777" w:rsidR="00974300" w:rsidRPr="00903905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lastRenderedPageBreak/>
        <w:drawing>
          <wp:inline distT="0" distB="0" distL="0" distR="0" wp14:anchorId="1B57AC73" wp14:editId="0D7F6809">
            <wp:extent cx="4667250" cy="1308806"/>
            <wp:effectExtent l="0" t="0" r="0" b="5715"/>
            <wp:docPr id="18" name="Grafik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703219" cy="1318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12D7C3" w14:textId="77777777" w:rsidR="00974300" w:rsidRPr="00903905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6BC6D3D8" wp14:editId="45B9F69C">
            <wp:extent cx="3895725" cy="1222567"/>
            <wp:effectExtent l="0" t="0" r="0" b="0"/>
            <wp:docPr id="14" name="Grafik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74148" cy="12471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EC1600" w14:textId="77777777" w:rsidR="00974300" w:rsidRPr="00903905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0A36A34E" wp14:editId="6D2398A3">
            <wp:extent cx="2695575" cy="1248249"/>
            <wp:effectExtent l="0" t="0" r="0" b="9525"/>
            <wp:docPr id="19" name="Grafik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717634" cy="12584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14E6BF" w14:textId="77777777" w:rsidR="00974300" w:rsidRPr="00903905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09A392FD" wp14:editId="634AAB6E">
            <wp:extent cx="2256032" cy="1271905"/>
            <wp:effectExtent l="0" t="0" r="0" b="4445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1029"/>
                    <a:stretch/>
                  </pic:blipFill>
                  <pic:spPr bwMode="auto">
                    <a:xfrm>
                      <a:off x="0" y="0"/>
                      <a:ext cx="2256569" cy="12722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5E52B31" w14:textId="77777777" w:rsidR="00974300" w:rsidRPr="00903905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429F8BA7" wp14:editId="7DBD66B2">
            <wp:extent cx="3657600" cy="1258529"/>
            <wp:effectExtent l="0" t="0" r="0" b="0"/>
            <wp:docPr id="16" name="Grafik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r="2324"/>
                    <a:stretch/>
                  </pic:blipFill>
                  <pic:spPr bwMode="auto">
                    <a:xfrm>
                      <a:off x="0" y="0"/>
                      <a:ext cx="3727807" cy="12826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6619C37B" wp14:editId="056D399A">
            <wp:extent cx="2027417" cy="1256665"/>
            <wp:effectExtent l="0" t="0" r="0" b="635"/>
            <wp:docPr id="17" name="Grafik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l="29772"/>
                    <a:stretch/>
                  </pic:blipFill>
                  <pic:spPr bwMode="auto">
                    <a:xfrm>
                      <a:off x="0" y="0"/>
                      <a:ext cx="2059269" cy="12764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B6CFBD" w14:textId="77777777" w:rsidR="00974300" w:rsidRPr="00903905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4A477C59" wp14:editId="337A2D09">
            <wp:extent cx="4191000" cy="1294765"/>
            <wp:effectExtent l="0" t="0" r="0" b="635"/>
            <wp:docPr id="20" name="Grafik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r="3307"/>
                    <a:stretch/>
                  </pic:blipFill>
                  <pic:spPr bwMode="auto">
                    <a:xfrm>
                      <a:off x="0" y="0"/>
                      <a:ext cx="4209554" cy="13004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711E8FC7" wp14:editId="3C7EB982">
            <wp:extent cx="1292822" cy="1295400"/>
            <wp:effectExtent l="0" t="0" r="3175" b="0"/>
            <wp:docPr id="23" name="Grafik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l="4972" b="1716"/>
                    <a:stretch/>
                  </pic:blipFill>
                  <pic:spPr bwMode="auto">
                    <a:xfrm>
                      <a:off x="0" y="0"/>
                      <a:ext cx="1310049" cy="13126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4C76CC" w14:textId="77777777" w:rsidR="00974300" w:rsidRPr="00903905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lastRenderedPageBreak/>
        <w:drawing>
          <wp:inline distT="0" distB="0" distL="0" distR="0" wp14:anchorId="649F7F93" wp14:editId="55EE11F4">
            <wp:extent cx="3857625" cy="2773306"/>
            <wp:effectExtent l="0" t="0" r="0" b="8255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863253" cy="2777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767AF3" w14:textId="0F3CEF61" w:rsidR="00974300" w:rsidRDefault="00B868A7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t>Supplementary</w:t>
      </w:r>
      <w:r w:rsidR="00974300" w:rsidRPr="0090390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Fig.</w:t>
      </w:r>
      <w:r w:rsidR="00974300" w:rsidRPr="0090390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1:</w: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Included independent components in MNI space. Maps show the 39 identified signal components sorted into seven intrinsic functional connectivity networks according to </w: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="00974BBC">
        <w:rPr>
          <w:rFonts w:ascii="Times New Roman" w:hAnsi="Times New Roman" w:cs="Times New Roman"/>
          <w:sz w:val="20"/>
          <w:szCs w:val="20"/>
          <w:lang w:val="en-US"/>
        </w:rPr>
        <w:instrText xml:space="preserve"> ADDIN ZOTERO_ITEM CSL_CITATION {"citationID":"1E0XhyT4","properties":{"formattedCitation":"\\super 1\\nosupersub{}","plainCitation":"1","noteIndex":0},"citationItems":[{"id":1670,"uris":["http://zotero.org/users/2210996/items/XMJBXRRB"],"uri":["http://zotero.org/users/2210996/items/XMJBXRRB"],"itemData":{"id":1670,"type":"article-journal","container-title":"Journal of Neurophysiology","DOI":"10.1152/jn.00338.2011","ISSN":"0022-3077, 1522-1598","issue":"3","language":"en","page":"1125-1165","source":"Crossref","title":"The organization of the human cerebral cortex estimated by intrinsic functional connectivity","volume":"106","author":[{"family":"Thomas Yeo","given":"B. T."},{"family":"Krienen","given":"Fenna M."},{"family":"Sepulcre","given":"Jorge"},{"family":"Sabuncu","given":"Mert R."},{"family":"Lashkari","given":"Danial"},{"family":"Hollinshead","given":"Marisa"},{"family":"Roffman","given":"Joshua L."},{"family":"Smoller","given":"Jordan W."},{"family":"Zöllei","given":"Lilla"},{"family":"Polimeni","given":"Jonathan R."},{"family":"Fischl","given":"Bruce"},{"family":"Liu","given":"Hesheng"},{"family":"Buckner","given":"Randy L."}],"issued":{"date-parts":[["2011",9]]}}}],"schema":"https://github.com/citation-style-language/schema/raw/master/csl-citation.json"} </w:instrTex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="00974BBC" w:rsidRPr="00974BBC">
        <w:rPr>
          <w:rFonts w:ascii="Times New Roman" w:hAnsi="Times New Roman" w:cs="Times New Roman"/>
          <w:sz w:val="20"/>
          <w:szCs w:val="24"/>
          <w:vertAlign w:val="superscript"/>
        </w:rPr>
        <w:t>1</w: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, which are displayed transparent. Each color corresponds to a different component. For visualization purposes, maps show only the 60% highest values of components values. Component labels and peak coordinates are provided in </w:t>
      </w:r>
      <w:r>
        <w:rPr>
          <w:rFonts w:ascii="Times New Roman" w:hAnsi="Times New Roman" w:cs="Times New Roman"/>
          <w:sz w:val="20"/>
          <w:szCs w:val="20"/>
          <w:lang w:val="en-US"/>
        </w:rPr>
        <w:t>Supplementary</w: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Table </w:t>
      </w:r>
      <w:r w:rsidR="00C279DC">
        <w:rPr>
          <w:rFonts w:ascii="Times New Roman" w:hAnsi="Times New Roman" w:cs="Times New Roman"/>
          <w:sz w:val="20"/>
          <w:szCs w:val="20"/>
          <w:lang w:val="en-US"/>
        </w:rPr>
        <w:t>2</w: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</w:p>
    <w:p w14:paraId="7EA8785C" w14:textId="667815A5" w:rsidR="00974300" w:rsidRDefault="00974300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27E35813" w14:textId="53CA1158" w:rsidR="00D24554" w:rsidRDefault="00D24554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0A08304B" w14:textId="7731601F" w:rsidR="00F63E68" w:rsidRDefault="00F63E68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3C416BEA" w14:textId="34D5C427" w:rsidR="00F63E68" w:rsidRDefault="00F63E68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07D2E556" w14:textId="77777777" w:rsidR="00F63E68" w:rsidRDefault="00F63E68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1F57869" w14:textId="77777777" w:rsidR="00D24554" w:rsidRPr="00903905" w:rsidRDefault="00D24554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432461F3" w14:textId="77777777" w:rsidR="00974300" w:rsidRPr="00903905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drawing>
          <wp:inline distT="0" distB="0" distL="0" distR="0" wp14:anchorId="3E6D0B5F" wp14:editId="785A1B91">
            <wp:extent cx="5760279" cy="2275840"/>
            <wp:effectExtent l="0" t="0" r="0" b="0"/>
            <wp:docPr id="1" name="Grafik 1" descr="D:\dynFC_drafts\cluster_es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dynFC_drafts\cluster_est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781"/>
                    <a:stretch/>
                  </pic:blipFill>
                  <pic:spPr bwMode="auto">
                    <a:xfrm>
                      <a:off x="0" y="0"/>
                      <a:ext cx="5760720" cy="22760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CE8263" w14:textId="0667B05C" w:rsidR="00974300" w:rsidRPr="00903905" w:rsidRDefault="00B868A7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t>Supplementary</w:t>
      </w:r>
      <w:r w:rsidR="00974300" w:rsidRPr="0090390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Fig.</w:t>
      </w:r>
      <w:r w:rsidR="00974300" w:rsidRPr="0090390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2:</w:t>
      </w:r>
      <w:r w:rsidR="00974300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Visualization of elbow criterion.</w:t>
      </w:r>
    </w:p>
    <w:p w14:paraId="3246046C" w14:textId="77777777" w:rsidR="00974300" w:rsidRPr="00903905" w:rsidRDefault="00974300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05ECB1F0" w14:textId="77777777" w:rsidR="00974300" w:rsidRPr="00903905" w:rsidRDefault="00974300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325502F6" w14:textId="605B67EE" w:rsidR="009D6EB5" w:rsidRPr="00903905" w:rsidRDefault="0012151E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lastRenderedPageBreak/>
        <w:drawing>
          <wp:inline distT="0" distB="0" distL="0" distR="0" wp14:anchorId="2DAEF359" wp14:editId="16DFF3F3">
            <wp:extent cx="5753100" cy="2849361"/>
            <wp:effectExtent l="0" t="0" r="0" b="8255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/>
                    <a:srcRect l="4960" t="26872" r="7573" b="9700"/>
                    <a:stretch/>
                  </pic:blipFill>
                  <pic:spPr bwMode="auto">
                    <a:xfrm>
                      <a:off x="0" y="0"/>
                      <a:ext cx="5755563" cy="28505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D5E233" w14:textId="716C0A61" w:rsidR="00F324A4" w:rsidRPr="00903905" w:rsidRDefault="00B868A7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Supplementary</w:t>
      </w:r>
      <w:r w:rsidR="00D755E4" w:rsidRPr="00903905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sz w:val="20"/>
          <w:szCs w:val="20"/>
          <w:lang w:val="en-US"/>
        </w:rPr>
        <w:t>Fig.</w:t>
      </w:r>
      <w:r w:rsidR="00D755E4" w:rsidRPr="00903905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3: </w:t>
      </w:r>
      <w:r w:rsidR="008123FD" w:rsidRPr="00903905">
        <w:rPr>
          <w:rFonts w:ascii="Times New Roman" w:hAnsi="Times New Roman" w:cs="Times New Roman"/>
          <w:sz w:val="20"/>
          <w:szCs w:val="20"/>
          <w:lang w:val="en-US"/>
        </w:rPr>
        <w:t>Confusion plot and feature selection matri</w:t>
      </w:r>
      <w:r w:rsidR="002C036A">
        <w:rPr>
          <w:rFonts w:ascii="Times New Roman" w:hAnsi="Times New Roman" w:cs="Times New Roman"/>
          <w:sz w:val="20"/>
          <w:szCs w:val="20"/>
          <w:lang w:val="en-US"/>
        </w:rPr>
        <w:t>x</w:t>
      </w:r>
      <w:r w:rsidR="008123FD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for static FC. </w:t>
      </w:r>
      <w:r w:rsidR="00D755E4" w:rsidRPr="00903905">
        <w:rPr>
          <w:rFonts w:ascii="Times New Roman" w:hAnsi="Times New Roman" w:cs="Times New Roman"/>
          <w:sz w:val="20"/>
          <w:szCs w:val="20"/>
          <w:lang w:val="en-US"/>
        </w:rPr>
        <w:t>Feature selection matrices showing all features that were selected for classification in at least 10% (threshold ≥ 0</w:t>
      </w:r>
      <w:r w:rsidR="00CA313B">
        <w:rPr>
          <w:rFonts w:ascii="Times New Roman" w:hAnsi="Times New Roman" w:cs="Times New Roman"/>
          <w:sz w:val="20"/>
          <w:szCs w:val="20"/>
          <w:lang w:val="en-US"/>
        </w:rPr>
        <w:t>.</w:t>
      </w:r>
      <w:r w:rsidR="00D755E4" w:rsidRPr="00903905">
        <w:rPr>
          <w:rFonts w:ascii="Times New Roman" w:hAnsi="Times New Roman" w:cs="Times New Roman"/>
          <w:sz w:val="20"/>
          <w:szCs w:val="20"/>
          <w:lang w:val="en-US"/>
        </w:rPr>
        <w:t>1) of the classification after hyperparameter optimization (L1 regularization). Bigger and brighter circles indicate a higher selection rate (in percent/100) for classification.</w:t>
      </w:r>
      <w:r w:rsidR="00F324A4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A key for the region numbers is provided in </w:t>
      </w:r>
      <w:r>
        <w:rPr>
          <w:rFonts w:ascii="Times New Roman" w:hAnsi="Times New Roman" w:cs="Times New Roman"/>
          <w:sz w:val="20"/>
          <w:szCs w:val="20"/>
          <w:lang w:val="en-US"/>
        </w:rPr>
        <w:t>Supplementary</w:t>
      </w:r>
      <w:r w:rsidR="00F324A4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Table </w:t>
      </w:r>
      <w:r w:rsidR="00197521">
        <w:rPr>
          <w:rFonts w:ascii="Times New Roman" w:hAnsi="Times New Roman" w:cs="Times New Roman"/>
          <w:sz w:val="20"/>
          <w:szCs w:val="20"/>
          <w:lang w:val="en-US"/>
        </w:rPr>
        <w:t>2</w:t>
      </w:r>
      <w:r w:rsidR="00F324A4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. VIS = visual network; DMN = default mode network; FPN = </w:t>
      </w:r>
      <w:proofErr w:type="spellStart"/>
      <w:r w:rsidR="00F324A4" w:rsidRPr="00903905">
        <w:rPr>
          <w:rFonts w:ascii="Times New Roman" w:hAnsi="Times New Roman" w:cs="Times New Roman"/>
          <w:sz w:val="20"/>
          <w:szCs w:val="20"/>
          <w:lang w:val="en-US"/>
        </w:rPr>
        <w:t>fronto</w:t>
      </w:r>
      <w:proofErr w:type="spellEnd"/>
      <w:r w:rsidR="00F324A4" w:rsidRPr="00903905">
        <w:rPr>
          <w:rFonts w:ascii="Times New Roman" w:hAnsi="Times New Roman" w:cs="Times New Roman"/>
          <w:sz w:val="20"/>
          <w:szCs w:val="20"/>
          <w:lang w:val="en-US"/>
        </w:rPr>
        <w:t>-parietal network;</w:t>
      </w:r>
      <w:r w:rsidR="00FD4A96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2F0AD9">
        <w:rPr>
          <w:rFonts w:ascii="Times New Roman" w:hAnsi="Times New Roman" w:cs="Times New Roman"/>
          <w:sz w:val="20"/>
          <w:szCs w:val="20"/>
          <w:lang w:val="en-US"/>
        </w:rPr>
        <w:t xml:space="preserve">NMDARE = </w:t>
      </w:r>
      <w:r w:rsidR="00C87489" w:rsidRPr="00C87489">
        <w:rPr>
          <w:rFonts w:ascii="Times New Roman" w:hAnsi="Times New Roman" w:cs="Times New Roman"/>
          <w:sz w:val="20"/>
          <w:szCs w:val="20"/>
          <w:lang w:val="en-US"/>
        </w:rPr>
        <w:t>anti-N</w:t>
      </w:r>
      <w:r w:rsidR="004D5B14">
        <w:rPr>
          <w:rFonts w:ascii="Times New Roman" w:hAnsi="Times New Roman" w:cs="Times New Roman"/>
          <w:sz w:val="20"/>
          <w:szCs w:val="20"/>
          <w:lang w:val="en-US"/>
        </w:rPr>
        <w:t>MDA</w:t>
      </w:r>
      <w:r w:rsidR="00C87489" w:rsidRPr="00C8748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2F0AD9">
        <w:rPr>
          <w:rFonts w:ascii="Times New Roman" w:hAnsi="Times New Roman" w:cs="Times New Roman"/>
          <w:sz w:val="20"/>
          <w:szCs w:val="20"/>
          <w:lang w:val="en-US"/>
        </w:rPr>
        <w:t xml:space="preserve">receptor encephalitis; </w:t>
      </w:r>
      <w:r w:rsidR="00F324A4" w:rsidRPr="00903905">
        <w:rPr>
          <w:rFonts w:ascii="Times New Roman" w:hAnsi="Times New Roman" w:cs="Times New Roman"/>
          <w:sz w:val="20"/>
          <w:szCs w:val="20"/>
          <w:lang w:val="en-US"/>
        </w:rPr>
        <w:t>HC = healthy controls.</w:t>
      </w:r>
    </w:p>
    <w:p w14:paraId="025F76FB" w14:textId="56452723" w:rsidR="00D755E4" w:rsidRPr="00903905" w:rsidRDefault="00D755E4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4116A12" w14:textId="6B3090D9" w:rsidR="00613AAB" w:rsidRPr="00903905" w:rsidRDefault="00473A9C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03905">
        <w:rPr>
          <w:rFonts w:ascii="Times New Roman" w:hAnsi="Times New Roman" w:cs="Times New Roman"/>
          <w:noProof/>
          <w:sz w:val="20"/>
          <w:szCs w:val="20"/>
          <w:lang w:val="de-DE" w:eastAsia="de-DE"/>
        </w:rPr>
        <w:lastRenderedPageBreak/>
        <w:drawing>
          <wp:inline distT="0" distB="0" distL="0" distR="0" wp14:anchorId="4131B62A" wp14:editId="3FC5A38F">
            <wp:extent cx="5760720" cy="5556738"/>
            <wp:effectExtent l="0" t="0" r="0" b="444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9"/>
                    <a:srcRect b="3541"/>
                    <a:stretch/>
                  </pic:blipFill>
                  <pic:spPr bwMode="auto">
                    <a:xfrm>
                      <a:off x="0" y="0"/>
                      <a:ext cx="5760720" cy="55567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B1F1040" w14:textId="5657A4DD" w:rsidR="00A470A9" w:rsidRPr="00903905" w:rsidRDefault="00B868A7" w:rsidP="0090390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t>Supplementary</w:t>
      </w:r>
      <w:r w:rsidR="00613AAB" w:rsidRPr="0090390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Fig.</w:t>
      </w:r>
      <w:r w:rsidR="00613AAB" w:rsidRPr="0090390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="007E69A5" w:rsidRPr="00903905">
        <w:rPr>
          <w:rFonts w:ascii="Times New Roman" w:hAnsi="Times New Roman" w:cs="Times New Roman"/>
          <w:b/>
          <w:sz w:val="20"/>
          <w:szCs w:val="20"/>
          <w:lang w:val="en-US"/>
        </w:rPr>
        <w:t>4</w:t>
      </w:r>
      <w:r w:rsidR="00613AAB" w:rsidRPr="00903905">
        <w:rPr>
          <w:rFonts w:ascii="Times New Roman" w:hAnsi="Times New Roman" w:cs="Times New Roman"/>
          <w:b/>
          <w:sz w:val="20"/>
          <w:szCs w:val="20"/>
          <w:lang w:val="en-US"/>
        </w:rPr>
        <w:t>:</w:t>
      </w:r>
      <w:r w:rsidR="008123FD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Standard confusion matri</w:t>
      </w:r>
      <w:r w:rsidR="00914E4F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x </w:t>
      </w:r>
      <w:r w:rsidR="008123FD" w:rsidRPr="00903905">
        <w:rPr>
          <w:rFonts w:ascii="Times New Roman" w:hAnsi="Times New Roman" w:cs="Times New Roman"/>
          <w:sz w:val="20"/>
          <w:szCs w:val="20"/>
          <w:lang w:val="en-US"/>
        </w:rPr>
        <w:t>for each state. Matrices indicate classification performance (i.e., true and false positive and negative rates and overall accuracy).</w:t>
      </w:r>
      <w:r w:rsidR="00473A9C" w:rsidRPr="0090390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0A2D29">
        <w:rPr>
          <w:rFonts w:ascii="Times New Roman" w:hAnsi="Times New Roman" w:cs="Times New Roman"/>
          <w:sz w:val="20"/>
          <w:szCs w:val="20"/>
          <w:lang w:val="en-US"/>
        </w:rPr>
        <w:t xml:space="preserve">NMDARE = </w:t>
      </w:r>
      <w:r w:rsidR="002F0AD9">
        <w:rPr>
          <w:rFonts w:ascii="Times New Roman" w:hAnsi="Times New Roman" w:cs="Times New Roman"/>
          <w:sz w:val="20"/>
          <w:szCs w:val="20"/>
          <w:lang w:val="en-US"/>
        </w:rPr>
        <w:t xml:space="preserve">NMDARE = </w:t>
      </w:r>
      <w:r w:rsidR="00C87489" w:rsidRPr="00C87489">
        <w:rPr>
          <w:rFonts w:ascii="Times New Roman" w:hAnsi="Times New Roman" w:cs="Times New Roman"/>
          <w:sz w:val="20"/>
          <w:szCs w:val="20"/>
          <w:lang w:val="en-US"/>
        </w:rPr>
        <w:t>anti-N</w:t>
      </w:r>
      <w:r w:rsidR="004D5B14">
        <w:rPr>
          <w:rFonts w:ascii="Times New Roman" w:hAnsi="Times New Roman" w:cs="Times New Roman"/>
          <w:sz w:val="20"/>
          <w:szCs w:val="20"/>
          <w:lang w:val="en-US"/>
        </w:rPr>
        <w:t>MDA</w:t>
      </w:r>
      <w:r w:rsidR="00C87489" w:rsidRPr="00C8748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2F0AD9">
        <w:rPr>
          <w:rFonts w:ascii="Times New Roman" w:hAnsi="Times New Roman" w:cs="Times New Roman"/>
          <w:sz w:val="20"/>
          <w:szCs w:val="20"/>
          <w:lang w:val="en-US"/>
        </w:rPr>
        <w:t>receptor encephalitis;</w:t>
      </w:r>
      <w:r w:rsidR="000A2D29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473A9C" w:rsidRPr="00903905">
        <w:rPr>
          <w:rFonts w:ascii="Times New Roman" w:hAnsi="Times New Roman" w:cs="Times New Roman"/>
          <w:sz w:val="20"/>
          <w:szCs w:val="20"/>
          <w:lang w:val="en-US"/>
        </w:rPr>
        <w:t>HC = healthy controls.</w:t>
      </w:r>
    </w:p>
    <w:p w14:paraId="244A08A6" w14:textId="473A8765" w:rsidR="008123FD" w:rsidRPr="00903905" w:rsidRDefault="008123FD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66F27BF" w14:textId="0FA58026" w:rsidR="008123FD" w:rsidRDefault="008123FD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B31E1E8" w14:textId="23B472A6" w:rsidR="00903905" w:rsidRDefault="00903905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5C9F1D53" w14:textId="11191303" w:rsidR="00903905" w:rsidRDefault="00903905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9FB1CC8" w14:textId="018BCB19" w:rsidR="00D24554" w:rsidRDefault="00D24554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6AFB3886" w14:textId="42B46098" w:rsidR="00D24554" w:rsidRDefault="00D24554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16C8A7D1" w14:textId="2ADAB832" w:rsidR="00D24554" w:rsidRDefault="00D24554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23D923A4" w14:textId="5C391D5F" w:rsidR="00D24554" w:rsidRDefault="00D24554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1628BAB4" w14:textId="338F422A" w:rsidR="00D24554" w:rsidRDefault="00D24554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19EA16A2" w14:textId="33D7B20D" w:rsidR="00D24554" w:rsidRDefault="00023459">
      <w:pPr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br w:type="page"/>
      </w:r>
    </w:p>
    <w:p w14:paraId="559BB069" w14:textId="3A180E99" w:rsidR="00D24554" w:rsidRPr="00D24554" w:rsidRDefault="00D24554" w:rsidP="00903905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24554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References</w:t>
      </w:r>
    </w:p>
    <w:p w14:paraId="2760D46B" w14:textId="48C1C272" w:rsidR="008123FD" w:rsidRPr="00903905" w:rsidRDefault="008123FD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6D1D519C" w14:textId="77777777" w:rsidR="00974BBC" w:rsidRPr="00974BBC" w:rsidRDefault="008123FD" w:rsidP="00974BBC">
      <w:pPr>
        <w:pStyle w:val="Literaturverzeichnis"/>
        <w:rPr>
          <w:rFonts w:ascii="Times New Roman" w:hAnsi="Times New Roman" w:cs="Times New Roman"/>
          <w:sz w:val="20"/>
        </w:rPr>
      </w:pPr>
      <w:r w:rsidRPr="00903905">
        <w:rPr>
          <w:sz w:val="20"/>
          <w:szCs w:val="20"/>
          <w:lang w:val="en-US"/>
        </w:rPr>
        <w:fldChar w:fldCharType="begin"/>
      </w:r>
      <w:r w:rsidR="00974BBC" w:rsidRPr="00C87489">
        <w:rPr>
          <w:sz w:val="20"/>
          <w:szCs w:val="20"/>
          <w:lang w:val="en-US"/>
        </w:rPr>
        <w:instrText xml:space="preserve"> ADDIN ZOTERO_BIBL {"uncited":[],"omitted":[],"custom":[]} CSL_BIBLIOGRAPHY </w:instrText>
      </w:r>
      <w:r w:rsidRPr="00903905">
        <w:rPr>
          <w:sz w:val="20"/>
          <w:szCs w:val="20"/>
          <w:lang w:val="en-US"/>
        </w:rPr>
        <w:fldChar w:fldCharType="separate"/>
      </w:r>
      <w:r w:rsidR="00974BBC" w:rsidRPr="00C87489">
        <w:rPr>
          <w:rFonts w:ascii="Times New Roman" w:hAnsi="Times New Roman" w:cs="Times New Roman"/>
          <w:sz w:val="20"/>
          <w:lang w:val="en-US"/>
        </w:rPr>
        <w:t xml:space="preserve">1. </w:t>
      </w:r>
      <w:r w:rsidR="00974BBC" w:rsidRPr="00C87489">
        <w:rPr>
          <w:rFonts w:ascii="Times New Roman" w:hAnsi="Times New Roman" w:cs="Times New Roman"/>
          <w:sz w:val="20"/>
          <w:lang w:val="en-US"/>
        </w:rPr>
        <w:tab/>
        <w:t xml:space="preserve">Thomas Yeo BT, </w:t>
      </w:r>
      <w:proofErr w:type="spellStart"/>
      <w:r w:rsidR="00974BBC" w:rsidRPr="00C87489">
        <w:rPr>
          <w:rFonts w:ascii="Times New Roman" w:hAnsi="Times New Roman" w:cs="Times New Roman"/>
          <w:sz w:val="20"/>
          <w:lang w:val="en-US"/>
        </w:rPr>
        <w:t>Krienen</w:t>
      </w:r>
      <w:proofErr w:type="spellEnd"/>
      <w:r w:rsidR="00974BBC" w:rsidRPr="00C87489">
        <w:rPr>
          <w:rFonts w:ascii="Times New Roman" w:hAnsi="Times New Roman" w:cs="Times New Roman"/>
          <w:sz w:val="20"/>
          <w:lang w:val="en-US"/>
        </w:rPr>
        <w:t xml:space="preserve"> FM, </w:t>
      </w:r>
      <w:proofErr w:type="spellStart"/>
      <w:r w:rsidR="00974BBC" w:rsidRPr="00C87489">
        <w:rPr>
          <w:rFonts w:ascii="Times New Roman" w:hAnsi="Times New Roman" w:cs="Times New Roman"/>
          <w:sz w:val="20"/>
          <w:lang w:val="en-US"/>
        </w:rPr>
        <w:t>Sepulcre</w:t>
      </w:r>
      <w:proofErr w:type="spellEnd"/>
      <w:r w:rsidR="00974BBC" w:rsidRPr="00C87489">
        <w:rPr>
          <w:rFonts w:ascii="Times New Roman" w:hAnsi="Times New Roman" w:cs="Times New Roman"/>
          <w:sz w:val="20"/>
          <w:lang w:val="en-US"/>
        </w:rPr>
        <w:t xml:space="preserve"> J, et al. </w:t>
      </w:r>
      <w:r w:rsidR="00974BBC" w:rsidRPr="00974BBC">
        <w:rPr>
          <w:rFonts w:ascii="Times New Roman" w:hAnsi="Times New Roman" w:cs="Times New Roman"/>
          <w:sz w:val="20"/>
        </w:rPr>
        <w:t xml:space="preserve">The organization of the human cerebral cortex estimated by intrinsic functional connectivity. </w:t>
      </w:r>
      <w:r w:rsidR="00974BBC" w:rsidRPr="00974BBC">
        <w:rPr>
          <w:rFonts w:ascii="Times New Roman" w:hAnsi="Times New Roman" w:cs="Times New Roman"/>
          <w:i/>
          <w:iCs/>
          <w:sz w:val="20"/>
        </w:rPr>
        <w:t>J Neurophysiol</w:t>
      </w:r>
      <w:r w:rsidR="00974BBC" w:rsidRPr="00974BBC">
        <w:rPr>
          <w:rFonts w:ascii="Times New Roman" w:hAnsi="Times New Roman" w:cs="Times New Roman"/>
          <w:sz w:val="20"/>
        </w:rPr>
        <w:t>. 2011;106(3):1125-1165. doi:10.1152/jn.00338.2011</w:t>
      </w:r>
    </w:p>
    <w:p w14:paraId="4C4D6FE2" w14:textId="1CDE830E" w:rsidR="008123FD" w:rsidRPr="00903905" w:rsidRDefault="008123FD" w:rsidP="00903905">
      <w:pPr>
        <w:spacing w:after="0"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03905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sectPr w:rsidR="008123FD" w:rsidRPr="00903905">
      <w:headerReference w:type="default" r:id="rId20"/>
      <w:footerReference w:type="default" r:id="rId21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0161B37" w14:textId="77777777" w:rsidR="00B73609" w:rsidRDefault="00B73609" w:rsidP="00350D24">
      <w:pPr>
        <w:spacing w:after="0" w:line="240" w:lineRule="auto"/>
      </w:pPr>
      <w:r>
        <w:separator/>
      </w:r>
    </w:p>
  </w:endnote>
  <w:endnote w:type="continuationSeparator" w:id="0">
    <w:p w14:paraId="0D168631" w14:textId="77777777" w:rsidR="00B73609" w:rsidRDefault="00B73609" w:rsidP="00350D24">
      <w:pPr>
        <w:spacing w:after="0" w:line="240" w:lineRule="auto"/>
      </w:pPr>
      <w:r>
        <w:continuationSeparator/>
      </w:r>
    </w:p>
  </w:endnote>
  <w:endnote w:type="continuationNotice" w:id="1">
    <w:p w14:paraId="4E9B7393" w14:textId="77777777" w:rsidR="00B73609" w:rsidRDefault="00B7360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134394283"/>
      <w:docPartObj>
        <w:docPartGallery w:val="Page Numbers (Bottom of Page)"/>
        <w:docPartUnique/>
      </w:docPartObj>
    </w:sdtPr>
    <w:sdtEndPr/>
    <w:sdtContent>
      <w:p w14:paraId="2EC26AA1" w14:textId="12031525" w:rsidR="00023459" w:rsidRDefault="00023459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D5B14" w:rsidRPr="004D5B14">
          <w:rPr>
            <w:noProof/>
            <w:lang w:val="de-DE"/>
          </w:rPr>
          <w:t>9</w:t>
        </w:r>
        <w:r>
          <w:fldChar w:fldCharType="end"/>
        </w:r>
      </w:p>
    </w:sdtContent>
  </w:sdt>
  <w:p w14:paraId="4AFD9C4F" w14:textId="77777777" w:rsidR="00902032" w:rsidRDefault="00902032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2AE34EF" w14:textId="77777777" w:rsidR="00B73609" w:rsidRDefault="00B73609" w:rsidP="00350D24">
      <w:pPr>
        <w:spacing w:after="0" w:line="240" w:lineRule="auto"/>
      </w:pPr>
      <w:r>
        <w:separator/>
      </w:r>
    </w:p>
  </w:footnote>
  <w:footnote w:type="continuationSeparator" w:id="0">
    <w:p w14:paraId="657D80FC" w14:textId="77777777" w:rsidR="00B73609" w:rsidRDefault="00B73609" w:rsidP="00350D24">
      <w:pPr>
        <w:spacing w:after="0" w:line="240" w:lineRule="auto"/>
      </w:pPr>
      <w:r>
        <w:continuationSeparator/>
      </w:r>
    </w:p>
  </w:footnote>
  <w:footnote w:type="continuationNotice" w:id="1">
    <w:p w14:paraId="57FB6372" w14:textId="77777777" w:rsidR="00B73609" w:rsidRDefault="00B73609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F644A65" w14:textId="019D0D76" w:rsidR="00350D24" w:rsidRPr="00E430BD" w:rsidRDefault="00E430BD">
    <w:pPr>
      <w:pStyle w:val="Kopfzeile"/>
      <w:rPr>
        <w:lang w:val="de-DE"/>
      </w:rPr>
    </w:pPr>
    <w:r w:rsidRPr="00E430BD">
      <w:rPr>
        <w:lang w:val="de-DE"/>
      </w:rPr>
      <w:t>von Schwanenflug et al.</w:t>
    </w:r>
    <w:r>
      <w:ptab w:relativeTo="margin" w:alignment="center" w:leader="none"/>
    </w:r>
    <w:r>
      <w:ptab w:relativeTo="margin" w:alignment="right" w:leader="none"/>
    </w:r>
    <w:proofErr w:type="spellStart"/>
    <w:r w:rsidRPr="00E430BD">
      <w:rPr>
        <w:lang w:val="de-DE"/>
      </w:rPr>
      <w:t>Su</w:t>
    </w:r>
    <w:r>
      <w:rPr>
        <w:lang w:val="de-DE"/>
      </w:rPr>
      <w:t>pplementa</w:t>
    </w:r>
    <w:r w:rsidR="00B868A7">
      <w:rPr>
        <w:lang w:val="de-DE"/>
      </w:rPr>
      <w:t>ry</w:t>
    </w:r>
    <w:proofErr w:type="spellEnd"/>
    <w:r>
      <w:rPr>
        <w:lang w:val="de-DE"/>
      </w:rPr>
      <w:t xml:space="preserve"> </w:t>
    </w:r>
    <w:r w:rsidR="00B868A7">
      <w:rPr>
        <w:lang w:val="de-DE"/>
      </w:rPr>
      <w:t>material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CC602D9"/>
    <w:multiLevelType w:val="hybridMultilevel"/>
    <w:tmpl w:val="5FFEF918"/>
    <w:lvl w:ilvl="0" w:tplc="12D4B38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861A3"/>
    <w:rsid w:val="00011C71"/>
    <w:rsid w:val="0002054F"/>
    <w:rsid w:val="00023459"/>
    <w:rsid w:val="00056898"/>
    <w:rsid w:val="000A2D29"/>
    <w:rsid w:val="000A651E"/>
    <w:rsid w:val="000D76BC"/>
    <w:rsid w:val="000E1CC4"/>
    <w:rsid w:val="0012151E"/>
    <w:rsid w:val="00125B21"/>
    <w:rsid w:val="00125D65"/>
    <w:rsid w:val="001278D2"/>
    <w:rsid w:val="00130071"/>
    <w:rsid w:val="001452B8"/>
    <w:rsid w:val="00145FA7"/>
    <w:rsid w:val="00160768"/>
    <w:rsid w:val="00197521"/>
    <w:rsid w:val="001C0C8B"/>
    <w:rsid w:val="001E1795"/>
    <w:rsid w:val="00211C78"/>
    <w:rsid w:val="00251C98"/>
    <w:rsid w:val="0025668C"/>
    <w:rsid w:val="002625DB"/>
    <w:rsid w:val="002642F2"/>
    <w:rsid w:val="002770F8"/>
    <w:rsid w:val="002861A3"/>
    <w:rsid w:val="002B401F"/>
    <w:rsid w:val="002C0197"/>
    <w:rsid w:val="002C036A"/>
    <w:rsid w:val="002D6FC6"/>
    <w:rsid w:val="002E307B"/>
    <w:rsid w:val="002F0AD9"/>
    <w:rsid w:val="003001A5"/>
    <w:rsid w:val="003134D3"/>
    <w:rsid w:val="00314678"/>
    <w:rsid w:val="00350D24"/>
    <w:rsid w:val="0035671F"/>
    <w:rsid w:val="003B1C65"/>
    <w:rsid w:val="003B6F66"/>
    <w:rsid w:val="003E7A55"/>
    <w:rsid w:val="00425937"/>
    <w:rsid w:val="004329CD"/>
    <w:rsid w:val="00450BC0"/>
    <w:rsid w:val="0045425F"/>
    <w:rsid w:val="004727AD"/>
    <w:rsid w:val="00473A9C"/>
    <w:rsid w:val="00487714"/>
    <w:rsid w:val="004D5B14"/>
    <w:rsid w:val="004D70D4"/>
    <w:rsid w:val="004E4954"/>
    <w:rsid w:val="004F5AD1"/>
    <w:rsid w:val="004F7966"/>
    <w:rsid w:val="0050079B"/>
    <w:rsid w:val="00516D7D"/>
    <w:rsid w:val="00546950"/>
    <w:rsid w:val="005A4C55"/>
    <w:rsid w:val="005A6C87"/>
    <w:rsid w:val="005D3463"/>
    <w:rsid w:val="005F0C40"/>
    <w:rsid w:val="00613AAB"/>
    <w:rsid w:val="0061787D"/>
    <w:rsid w:val="006424EC"/>
    <w:rsid w:val="00677877"/>
    <w:rsid w:val="00677FD2"/>
    <w:rsid w:val="006D51B7"/>
    <w:rsid w:val="006F64ED"/>
    <w:rsid w:val="00702338"/>
    <w:rsid w:val="00706E26"/>
    <w:rsid w:val="00722433"/>
    <w:rsid w:val="00754AC6"/>
    <w:rsid w:val="00784101"/>
    <w:rsid w:val="007935D5"/>
    <w:rsid w:val="007E42D4"/>
    <w:rsid w:val="007E65CA"/>
    <w:rsid w:val="007E69A5"/>
    <w:rsid w:val="007F69B3"/>
    <w:rsid w:val="00801587"/>
    <w:rsid w:val="008123FD"/>
    <w:rsid w:val="00872DA8"/>
    <w:rsid w:val="008A6446"/>
    <w:rsid w:val="008D4EC4"/>
    <w:rsid w:val="008F44A9"/>
    <w:rsid w:val="008F5ACE"/>
    <w:rsid w:val="008F7B31"/>
    <w:rsid w:val="00902032"/>
    <w:rsid w:val="00903905"/>
    <w:rsid w:val="009048FD"/>
    <w:rsid w:val="00905B6E"/>
    <w:rsid w:val="00907C24"/>
    <w:rsid w:val="00914E4F"/>
    <w:rsid w:val="00926F3F"/>
    <w:rsid w:val="00956B68"/>
    <w:rsid w:val="00957FF0"/>
    <w:rsid w:val="00974300"/>
    <w:rsid w:val="00974BBC"/>
    <w:rsid w:val="009831D2"/>
    <w:rsid w:val="00985DC2"/>
    <w:rsid w:val="0099498C"/>
    <w:rsid w:val="009B4B18"/>
    <w:rsid w:val="009B5224"/>
    <w:rsid w:val="009D3FA7"/>
    <w:rsid w:val="009D6EB5"/>
    <w:rsid w:val="00A22D3A"/>
    <w:rsid w:val="00A25193"/>
    <w:rsid w:val="00A470A9"/>
    <w:rsid w:val="00A57B7E"/>
    <w:rsid w:val="00A70AB3"/>
    <w:rsid w:val="00A8628D"/>
    <w:rsid w:val="00A96751"/>
    <w:rsid w:val="00AA5A64"/>
    <w:rsid w:val="00AB3614"/>
    <w:rsid w:val="00AC0124"/>
    <w:rsid w:val="00AC6378"/>
    <w:rsid w:val="00B011AB"/>
    <w:rsid w:val="00B27E71"/>
    <w:rsid w:val="00B341EC"/>
    <w:rsid w:val="00B73609"/>
    <w:rsid w:val="00B74063"/>
    <w:rsid w:val="00B868A7"/>
    <w:rsid w:val="00BA1FEF"/>
    <w:rsid w:val="00BC5B86"/>
    <w:rsid w:val="00BD79D5"/>
    <w:rsid w:val="00BF3C05"/>
    <w:rsid w:val="00C001B9"/>
    <w:rsid w:val="00C128DA"/>
    <w:rsid w:val="00C23BE0"/>
    <w:rsid w:val="00C25A12"/>
    <w:rsid w:val="00C279DC"/>
    <w:rsid w:val="00C43184"/>
    <w:rsid w:val="00C87489"/>
    <w:rsid w:val="00CA313B"/>
    <w:rsid w:val="00CD0763"/>
    <w:rsid w:val="00CD0899"/>
    <w:rsid w:val="00CD6B3D"/>
    <w:rsid w:val="00CE7177"/>
    <w:rsid w:val="00D24554"/>
    <w:rsid w:val="00D325C8"/>
    <w:rsid w:val="00D3719F"/>
    <w:rsid w:val="00D57C7A"/>
    <w:rsid w:val="00D6730B"/>
    <w:rsid w:val="00D755E4"/>
    <w:rsid w:val="00D958A2"/>
    <w:rsid w:val="00DA4FA4"/>
    <w:rsid w:val="00DB2EB6"/>
    <w:rsid w:val="00E11471"/>
    <w:rsid w:val="00E30954"/>
    <w:rsid w:val="00E430BD"/>
    <w:rsid w:val="00E52119"/>
    <w:rsid w:val="00E936BB"/>
    <w:rsid w:val="00EB711B"/>
    <w:rsid w:val="00ED02EB"/>
    <w:rsid w:val="00EE2A42"/>
    <w:rsid w:val="00EF7E26"/>
    <w:rsid w:val="00F324A4"/>
    <w:rsid w:val="00F41B31"/>
    <w:rsid w:val="00F52F9C"/>
    <w:rsid w:val="00F63E68"/>
    <w:rsid w:val="00F833F2"/>
    <w:rsid w:val="00F85401"/>
    <w:rsid w:val="00F94136"/>
    <w:rsid w:val="00FC2C28"/>
    <w:rsid w:val="00FD4A96"/>
    <w:rsid w:val="00FE6A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48897CCF"/>
  <w14:defaultImageDpi w14:val="32767"/>
  <w15:chartTrackingRefBased/>
  <w15:docId w15:val="{A4C429BF-7B71-4FFF-9DF1-452D46F1CD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2861A3"/>
    <w:rPr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2861A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basedOn w:val="Absatz-Standardschriftart"/>
    <w:uiPriority w:val="99"/>
    <w:semiHidden/>
    <w:unhideWhenUsed/>
    <w:rsid w:val="00D755E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D755E4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D755E4"/>
    <w:rPr>
      <w:sz w:val="20"/>
      <w:szCs w:val="20"/>
    </w:rPr>
  </w:style>
  <w:style w:type="paragraph" w:styleId="Listenabsatz">
    <w:name w:val="List Paragraph"/>
    <w:basedOn w:val="Standard"/>
    <w:uiPriority w:val="34"/>
    <w:qFormat/>
    <w:rsid w:val="00D755E4"/>
    <w:pPr>
      <w:ind w:left="720"/>
      <w:contextualSpacing/>
    </w:pPr>
  </w:style>
  <w:style w:type="character" w:customStyle="1" w:styleId="e24kjd">
    <w:name w:val="e24kjd"/>
    <w:basedOn w:val="Absatz-Standardschriftart"/>
    <w:qFormat/>
    <w:rsid w:val="00D755E4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755E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755E4"/>
    <w:rPr>
      <w:rFonts w:ascii="Segoe UI" w:hAnsi="Segoe UI" w:cs="Segoe UI"/>
      <w:sz w:val="18"/>
      <w:szCs w:val="18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13AA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13AAB"/>
    <w:rPr>
      <w:b/>
      <w:bCs/>
      <w:sz w:val="20"/>
      <w:szCs w:val="20"/>
    </w:rPr>
  </w:style>
  <w:style w:type="paragraph" w:styleId="Literaturverzeichnis">
    <w:name w:val="Bibliography"/>
    <w:basedOn w:val="Standard"/>
    <w:next w:val="Standard"/>
    <w:uiPriority w:val="37"/>
    <w:unhideWhenUsed/>
    <w:rsid w:val="008123FD"/>
    <w:pPr>
      <w:tabs>
        <w:tab w:val="left" w:pos="384"/>
      </w:tabs>
      <w:spacing w:after="240" w:line="240" w:lineRule="auto"/>
      <w:ind w:left="384" w:hanging="384"/>
    </w:p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42593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425937"/>
    <w:rPr>
      <w:rFonts w:ascii="Courier New" w:eastAsia="Times New Roman" w:hAnsi="Courier New" w:cs="Courier New"/>
      <w:sz w:val="20"/>
      <w:szCs w:val="20"/>
      <w:lang w:val="en-GB" w:eastAsia="en-GB"/>
    </w:rPr>
  </w:style>
  <w:style w:type="character" w:customStyle="1" w:styleId="ggboefpdpvb">
    <w:name w:val="ggboefpdpvb"/>
    <w:basedOn w:val="Absatz-Standardschriftart"/>
    <w:rsid w:val="00425937"/>
  </w:style>
  <w:style w:type="character" w:styleId="Hyperlink">
    <w:name w:val="Hyperlink"/>
    <w:basedOn w:val="Absatz-Standardschriftart"/>
    <w:uiPriority w:val="99"/>
    <w:unhideWhenUsed/>
    <w:rsid w:val="00C001B9"/>
    <w:rPr>
      <w:color w:val="0563C1" w:themeColor="hyperlink"/>
      <w:u w:val="single"/>
    </w:rPr>
  </w:style>
  <w:style w:type="character" w:customStyle="1" w:styleId="Internetlink">
    <w:name w:val="Internetlink"/>
    <w:basedOn w:val="Absatz-Standardschriftart"/>
    <w:uiPriority w:val="99"/>
    <w:unhideWhenUsed/>
    <w:qFormat/>
    <w:rsid w:val="00C001B9"/>
    <w:rPr>
      <w:color w:val="0563C1" w:themeColor="hyperlink"/>
      <w:u w:val="single"/>
    </w:rPr>
  </w:style>
  <w:style w:type="paragraph" w:styleId="StandardWeb">
    <w:name w:val="Normal (Web)"/>
    <w:basedOn w:val="Standard"/>
    <w:uiPriority w:val="99"/>
    <w:unhideWhenUsed/>
    <w:qFormat/>
    <w:rsid w:val="00BF3C05"/>
    <w:pPr>
      <w:spacing w:beforeAutospacing="1" w:afterAutospacing="1" w:line="240" w:lineRule="auto"/>
    </w:pPr>
    <w:rPr>
      <w:rFonts w:ascii="Times New Roman" w:eastAsia="Times New Roman" w:hAnsi="Times New Roman" w:cs="Times New Roman"/>
      <w:color w:val="00000A"/>
      <w:sz w:val="24"/>
      <w:szCs w:val="24"/>
      <w:lang w:eastAsia="de-DE"/>
    </w:rPr>
  </w:style>
  <w:style w:type="character" w:customStyle="1" w:styleId="hgkelc">
    <w:name w:val="hgkelc"/>
    <w:basedOn w:val="Absatz-Standardschriftart"/>
    <w:rsid w:val="008A6446"/>
  </w:style>
  <w:style w:type="paragraph" w:styleId="Kopfzeile">
    <w:name w:val="header"/>
    <w:basedOn w:val="Standard"/>
    <w:link w:val="KopfzeileZchn"/>
    <w:uiPriority w:val="99"/>
    <w:unhideWhenUsed/>
    <w:rsid w:val="00350D2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50D24"/>
    <w:rPr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350D2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50D24"/>
    <w:rPr>
      <w:lang w:val="en-GB"/>
    </w:rPr>
  </w:style>
  <w:style w:type="character" w:styleId="Hervorhebung">
    <w:name w:val="Emphasis"/>
    <w:basedOn w:val="Absatz-Standardschriftart"/>
    <w:uiPriority w:val="20"/>
    <w:qFormat/>
    <w:rsid w:val="00FD4A96"/>
    <w:rPr>
      <w:i/>
      <w:iCs/>
    </w:rPr>
  </w:style>
  <w:style w:type="paragraph" w:styleId="berarbeitung">
    <w:name w:val="Revision"/>
    <w:hidden/>
    <w:uiPriority w:val="99"/>
    <w:semiHidden/>
    <w:rsid w:val="00702338"/>
    <w:pPr>
      <w:spacing w:after="0" w:line="240" w:lineRule="auto"/>
    </w:pPr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286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7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55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29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42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08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41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tiff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F2619B1-3463-494E-870A-81357C39F0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489</Words>
  <Characters>9385</Characters>
  <Application>Microsoft Office Word</Application>
  <DocSecurity>0</DocSecurity>
  <Lines>78</Lines>
  <Paragraphs>2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von Schwanenflug, Nina Claudia</cp:lastModifiedBy>
  <cp:revision>6</cp:revision>
  <cp:lastPrinted>2021-10-13T09:13:00Z</cp:lastPrinted>
  <dcterms:created xsi:type="dcterms:W3CDTF">2021-10-13T09:13:00Z</dcterms:created>
  <dcterms:modified xsi:type="dcterms:W3CDTF">2021-11-17T12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aRDLypdm"/&gt;&lt;style id="http://www.zotero.org/styles/american-medical-association" hasBibliography="1" bibliographyStyleHasBeenSet="1"/&gt;&lt;prefs&gt;&lt;pref name="fieldType" value="Field"/&gt;&lt;pref name="au</vt:lpwstr>
  </property>
  <property fmtid="{D5CDD505-2E9C-101B-9397-08002B2CF9AE}" pid="3" name="ZOTERO_PREF_2">
    <vt:lpwstr>tomaticJournalAbbreviations" value="true"/&gt;&lt;/prefs&gt;&lt;/data&gt;</vt:lpwstr>
  </property>
</Properties>
</file>